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2170E7" w14:textId="1736F967" w:rsidR="009A267A" w:rsidRPr="00050FEA" w:rsidRDefault="009A267A" w:rsidP="00DF57A1">
      <w:pPr>
        <w:ind w:firstLine="0"/>
        <w:rPr>
          <w:b/>
        </w:rPr>
      </w:pPr>
      <w:r>
        <w:t xml:space="preserve">Title: </w:t>
      </w:r>
      <w:r w:rsidR="009F7DE5">
        <w:rPr>
          <w:i/>
          <w:iCs/>
        </w:rPr>
        <w:t>The Effect of Fiber-angle Fidelity on the Linear Response of Tow-steered Composite Plates</w:t>
      </w:r>
    </w:p>
    <w:p w14:paraId="3DF5079D" w14:textId="77777777" w:rsidR="009A267A" w:rsidRDefault="009A267A" w:rsidP="009A267A"/>
    <w:p w14:paraId="7C31E6A0" w14:textId="77777777" w:rsidR="009A267A" w:rsidRDefault="009A267A" w:rsidP="009A267A"/>
    <w:p w14:paraId="21698B1A" w14:textId="6239F872" w:rsidR="009A267A" w:rsidRDefault="009A267A" w:rsidP="00DF57A1">
      <w:pPr>
        <w:ind w:firstLine="0"/>
      </w:pPr>
      <w:r>
        <w:t>Authors:</w:t>
      </w:r>
      <w:r w:rsidR="00DF57A1">
        <w:tab/>
      </w:r>
      <w:r w:rsidR="009F7DE5">
        <w:t>Cyrus J. R. Kosztowny</w:t>
      </w:r>
      <w:r w:rsidR="00A44293">
        <w:t>, Ph. D.</w:t>
      </w:r>
    </w:p>
    <w:p w14:paraId="690A2B66" w14:textId="64BDECB7" w:rsidR="009A267A" w:rsidRDefault="009A267A" w:rsidP="009A267A">
      <w:r>
        <w:t xml:space="preserve">               </w:t>
      </w:r>
      <w:r w:rsidR="009F7DE5">
        <w:t xml:space="preserve"> </w:t>
      </w:r>
      <w:r w:rsidR="009F7DE5">
        <w:tab/>
        <w:t>Lauren M. Simmons</w:t>
      </w:r>
    </w:p>
    <w:p w14:paraId="462FE8C8" w14:textId="77777777" w:rsidR="009A267A" w:rsidRDefault="009A267A" w:rsidP="009A267A"/>
    <w:p w14:paraId="659FCE84" w14:textId="77777777" w:rsidR="009A267A" w:rsidRDefault="009A267A" w:rsidP="009A267A"/>
    <w:p w14:paraId="3EC2843B" w14:textId="36E95AE5" w:rsidR="009912F6" w:rsidRDefault="009912F6" w:rsidP="00DF57A1">
      <w:pPr>
        <w:ind w:firstLine="0"/>
        <w:rPr>
          <w:i/>
          <w:iCs/>
        </w:rPr>
      </w:pPr>
      <w:r>
        <w:t xml:space="preserve">Paper Number:  </w:t>
      </w:r>
      <w:r w:rsidR="009F7DE5">
        <w:rPr>
          <w:b/>
          <w:bCs/>
        </w:rPr>
        <w:t>004420</w:t>
      </w:r>
    </w:p>
    <w:p w14:paraId="4757A2F3" w14:textId="2F7D17D5" w:rsidR="009912F6" w:rsidRDefault="009912F6" w:rsidP="009A0FD6">
      <w:pPr>
        <w:ind w:left="1980" w:hanging="1980"/>
        <w:jc w:val="left"/>
      </w:pPr>
      <w:r>
        <w:t xml:space="preserve">FILE NAME: </w:t>
      </w:r>
      <w:r w:rsidR="009F7DE5">
        <w:t>004420_Kosztowny</w:t>
      </w:r>
      <w:r>
        <w:t>.doc</w:t>
      </w:r>
      <w:r w:rsidR="009F7DE5">
        <w:t>x</w:t>
      </w:r>
      <w:r>
        <w:rPr>
          <w:b/>
        </w:rPr>
        <w:br/>
      </w:r>
    </w:p>
    <w:p w14:paraId="0813241D" w14:textId="77777777" w:rsidR="00C913C1" w:rsidRDefault="00C913C1" w:rsidP="009912F6">
      <w:pPr>
        <w:ind w:left="1980" w:hanging="1980"/>
      </w:pPr>
    </w:p>
    <w:p w14:paraId="0619B0DE" w14:textId="1FCCB353" w:rsidR="009159CE" w:rsidRDefault="009159CE" w:rsidP="009A267A">
      <w:pPr>
        <w:ind w:left="1980" w:hanging="1980"/>
        <w:rPr>
          <w:color w:val="FF0000"/>
        </w:rPr>
      </w:pPr>
    </w:p>
    <w:p w14:paraId="0B084AC7" w14:textId="58295CAE" w:rsidR="009F7DE5" w:rsidRDefault="009F7DE5" w:rsidP="009A267A">
      <w:pPr>
        <w:ind w:left="1980" w:hanging="1980"/>
        <w:rPr>
          <w:color w:val="FF0000"/>
        </w:rPr>
      </w:pPr>
    </w:p>
    <w:p w14:paraId="45D55561" w14:textId="24393FBC" w:rsidR="009F7DE5" w:rsidRDefault="009F7DE5" w:rsidP="009A267A">
      <w:pPr>
        <w:ind w:left="1980" w:hanging="1980"/>
        <w:rPr>
          <w:color w:val="FF0000"/>
        </w:rPr>
      </w:pPr>
    </w:p>
    <w:p w14:paraId="434ECC70" w14:textId="4105C6EB" w:rsidR="009F7DE5" w:rsidRDefault="009F7DE5" w:rsidP="009A267A">
      <w:pPr>
        <w:ind w:left="1980" w:hanging="1980"/>
        <w:rPr>
          <w:color w:val="FF0000"/>
        </w:rPr>
      </w:pPr>
    </w:p>
    <w:p w14:paraId="15AD043C" w14:textId="298823A0" w:rsidR="009F7DE5" w:rsidRDefault="009F7DE5" w:rsidP="009A267A">
      <w:pPr>
        <w:ind w:left="1980" w:hanging="1980"/>
        <w:rPr>
          <w:color w:val="FF0000"/>
        </w:rPr>
      </w:pPr>
    </w:p>
    <w:p w14:paraId="66CB82F2" w14:textId="286B653E" w:rsidR="009F7DE5" w:rsidRDefault="009F7DE5" w:rsidP="009A267A">
      <w:pPr>
        <w:ind w:left="1980" w:hanging="1980"/>
        <w:rPr>
          <w:color w:val="FF0000"/>
        </w:rPr>
      </w:pPr>
    </w:p>
    <w:p w14:paraId="3B17C182" w14:textId="196764BB" w:rsidR="009F7DE5" w:rsidRDefault="009F7DE5" w:rsidP="009A267A">
      <w:pPr>
        <w:ind w:left="1980" w:hanging="1980"/>
        <w:rPr>
          <w:color w:val="FF0000"/>
        </w:rPr>
      </w:pPr>
    </w:p>
    <w:p w14:paraId="2E901EDE" w14:textId="69FD08AE" w:rsidR="009F7DE5" w:rsidRDefault="009F7DE5" w:rsidP="009A267A">
      <w:pPr>
        <w:ind w:left="1980" w:hanging="1980"/>
        <w:rPr>
          <w:color w:val="FF0000"/>
        </w:rPr>
      </w:pPr>
    </w:p>
    <w:p w14:paraId="2B42F9D7" w14:textId="437785E5" w:rsidR="009F7DE5" w:rsidRDefault="009F7DE5" w:rsidP="009A267A">
      <w:pPr>
        <w:ind w:left="1980" w:hanging="1980"/>
        <w:rPr>
          <w:color w:val="FF0000"/>
        </w:rPr>
      </w:pPr>
    </w:p>
    <w:p w14:paraId="5B588565" w14:textId="6E026069" w:rsidR="009F7DE5" w:rsidRDefault="009F7DE5" w:rsidP="009A267A">
      <w:pPr>
        <w:ind w:left="1980" w:hanging="1980"/>
        <w:rPr>
          <w:color w:val="FF0000"/>
        </w:rPr>
      </w:pPr>
    </w:p>
    <w:p w14:paraId="6C398B7C" w14:textId="76A91140" w:rsidR="009F7DE5" w:rsidRDefault="009F7DE5" w:rsidP="009A267A">
      <w:pPr>
        <w:ind w:left="1980" w:hanging="1980"/>
        <w:rPr>
          <w:color w:val="FF0000"/>
        </w:rPr>
      </w:pPr>
    </w:p>
    <w:p w14:paraId="4F07B22B" w14:textId="754B0771" w:rsidR="009F7DE5" w:rsidRDefault="009F7DE5" w:rsidP="009A267A">
      <w:pPr>
        <w:ind w:left="1980" w:hanging="1980"/>
        <w:rPr>
          <w:color w:val="FF0000"/>
        </w:rPr>
      </w:pPr>
    </w:p>
    <w:p w14:paraId="5A696280" w14:textId="17F4AA6F" w:rsidR="009F7DE5" w:rsidRDefault="009F7DE5" w:rsidP="009A267A">
      <w:pPr>
        <w:ind w:left="1980" w:hanging="1980"/>
        <w:rPr>
          <w:color w:val="FF0000"/>
        </w:rPr>
      </w:pPr>
    </w:p>
    <w:p w14:paraId="203B2750" w14:textId="185FEA60" w:rsidR="009F7DE5" w:rsidRDefault="009F7DE5" w:rsidP="009A267A">
      <w:pPr>
        <w:ind w:left="1980" w:hanging="1980"/>
        <w:rPr>
          <w:color w:val="FF0000"/>
        </w:rPr>
      </w:pPr>
    </w:p>
    <w:p w14:paraId="32AF3533" w14:textId="0698B495" w:rsidR="009F7DE5" w:rsidRDefault="009F7DE5" w:rsidP="009A267A">
      <w:pPr>
        <w:ind w:left="1980" w:hanging="1980"/>
        <w:rPr>
          <w:color w:val="FF0000"/>
        </w:rPr>
      </w:pPr>
    </w:p>
    <w:p w14:paraId="2B545D72" w14:textId="5E91A36C" w:rsidR="009F7DE5" w:rsidRDefault="009F7DE5" w:rsidP="009A267A">
      <w:pPr>
        <w:ind w:left="1980" w:hanging="1980"/>
        <w:rPr>
          <w:color w:val="FF0000"/>
        </w:rPr>
      </w:pPr>
    </w:p>
    <w:p w14:paraId="14374B3E" w14:textId="284E374E" w:rsidR="009F7DE5" w:rsidRDefault="009F7DE5" w:rsidP="009A267A">
      <w:pPr>
        <w:ind w:left="1980" w:hanging="1980"/>
        <w:rPr>
          <w:color w:val="FF0000"/>
        </w:rPr>
      </w:pPr>
    </w:p>
    <w:p w14:paraId="5BAC8480" w14:textId="04640230" w:rsidR="009F7DE5" w:rsidRDefault="009F7DE5" w:rsidP="009A267A">
      <w:pPr>
        <w:ind w:left="1980" w:hanging="1980"/>
        <w:rPr>
          <w:color w:val="FF0000"/>
        </w:rPr>
      </w:pPr>
    </w:p>
    <w:p w14:paraId="0BB49D32" w14:textId="2AFF2BA8" w:rsidR="009F7DE5" w:rsidRDefault="009F7DE5" w:rsidP="009A267A">
      <w:pPr>
        <w:ind w:left="1980" w:hanging="1980"/>
        <w:rPr>
          <w:color w:val="FF0000"/>
        </w:rPr>
      </w:pPr>
    </w:p>
    <w:p w14:paraId="1A3A911E" w14:textId="53DDF182" w:rsidR="009F7DE5" w:rsidRDefault="009F7DE5" w:rsidP="009A267A">
      <w:pPr>
        <w:ind w:left="1980" w:hanging="1980"/>
        <w:rPr>
          <w:color w:val="FF0000"/>
        </w:rPr>
      </w:pPr>
    </w:p>
    <w:p w14:paraId="0486D841" w14:textId="4422E8CA" w:rsidR="009F7DE5" w:rsidRDefault="009F7DE5" w:rsidP="009A267A">
      <w:pPr>
        <w:ind w:left="1980" w:hanging="1980"/>
        <w:rPr>
          <w:color w:val="FF0000"/>
        </w:rPr>
      </w:pPr>
    </w:p>
    <w:p w14:paraId="0A49698C" w14:textId="3D62E35F" w:rsidR="009F7DE5" w:rsidRDefault="009F7DE5" w:rsidP="009A267A">
      <w:pPr>
        <w:ind w:left="1980" w:hanging="1980"/>
        <w:rPr>
          <w:color w:val="FF0000"/>
        </w:rPr>
      </w:pPr>
    </w:p>
    <w:p w14:paraId="15B9803E" w14:textId="08797E01" w:rsidR="009F7DE5" w:rsidRDefault="009F7DE5" w:rsidP="009A267A">
      <w:pPr>
        <w:ind w:left="1980" w:hanging="1980"/>
        <w:rPr>
          <w:color w:val="FF0000"/>
        </w:rPr>
      </w:pPr>
    </w:p>
    <w:p w14:paraId="44FCB19A" w14:textId="6D08083D" w:rsidR="009F7DE5" w:rsidRDefault="009F7DE5" w:rsidP="009A267A">
      <w:pPr>
        <w:ind w:left="1980" w:hanging="1980"/>
        <w:rPr>
          <w:color w:val="FF0000"/>
        </w:rPr>
      </w:pPr>
    </w:p>
    <w:p w14:paraId="6830FF66" w14:textId="77777777" w:rsidR="009F7DE5" w:rsidRDefault="009F7DE5" w:rsidP="009A267A">
      <w:pPr>
        <w:ind w:left="1980" w:hanging="1980"/>
        <w:rPr>
          <w:color w:val="FF0000"/>
        </w:rPr>
      </w:pPr>
    </w:p>
    <w:p w14:paraId="125D9B02" w14:textId="4D25C0F5" w:rsidR="009F7DE5" w:rsidRDefault="009F7DE5" w:rsidP="009A267A">
      <w:pPr>
        <w:ind w:left="1980" w:hanging="1980"/>
        <w:rPr>
          <w:color w:val="FF0000"/>
        </w:rPr>
      </w:pPr>
    </w:p>
    <w:p w14:paraId="3C685D22" w14:textId="0AC9AAEF" w:rsidR="00A44293" w:rsidRDefault="00A44293" w:rsidP="009A267A">
      <w:pPr>
        <w:ind w:left="1980" w:hanging="1980"/>
        <w:rPr>
          <w:color w:val="FF0000"/>
        </w:rPr>
      </w:pPr>
    </w:p>
    <w:p w14:paraId="75AF5489" w14:textId="624AF112" w:rsidR="00A44293" w:rsidRDefault="00A44293" w:rsidP="009A267A">
      <w:pPr>
        <w:ind w:left="1980" w:hanging="1980"/>
        <w:rPr>
          <w:color w:val="FF0000"/>
        </w:rPr>
      </w:pPr>
    </w:p>
    <w:p w14:paraId="700F2F8E" w14:textId="77777777" w:rsidR="00A44293" w:rsidRDefault="00A44293" w:rsidP="009A267A">
      <w:pPr>
        <w:ind w:left="1980" w:hanging="1980"/>
        <w:rPr>
          <w:color w:val="FF0000"/>
        </w:rPr>
      </w:pPr>
    </w:p>
    <w:p w14:paraId="7CCE3A41" w14:textId="0E9DD583" w:rsidR="00E73ADE" w:rsidRDefault="00E73ADE" w:rsidP="009A267A">
      <w:pPr>
        <w:ind w:left="1980" w:hanging="1980"/>
        <w:rPr>
          <w:color w:val="FF0000"/>
        </w:rPr>
      </w:pPr>
    </w:p>
    <w:p w14:paraId="5814CCD8" w14:textId="31035489" w:rsidR="00E73ADE" w:rsidRDefault="00E73ADE" w:rsidP="009A267A">
      <w:pPr>
        <w:ind w:left="1980" w:hanging="1980"/>
        <w:rPr>
          <w:color w:val="FF0000"/>
        </w:rPr>
      </w:pPr>
    </w:p>
    <w:p w14:paraId="67CECBFB" w14:textId="1C2C89E4" w:rsidR="00E73ADE" w:rsidRDefault="00E73ADE" w:rsidP="009A267A">
      <w:pPr>
        <w:ind w:left="1980" w:hanging="1980"/>
        <w:rPr>
          <w:color w:val="FF0000"/>
        </w:rPr>
      </w:pPr>
    </w:p>
    <w:p w14:paraId="73B2B0DD" w14:textId="77777777" w:rsidR="009A0FD6" w:rsidRDefault="009A0FD6" w:rsidP="009A267A">
      <w:pPr>
        <w:ind w:left="1980" w:hanging="1980"/>
        <w:rPr>
          <w:color w:val="FF0000"/>
        </w:rPr>
      </w:pPr>
    </w:p>
    <w:p w14:paraId="201D89C1" w14:textId="283A724D" w:rsidR="00E73ADE" w:rsidRDefault="00E73ADE" w:rsidP="009A267A">
      <w:pPr>
        <w:ind w:left="1980" w:hanging="1980"/>
        <w:rPr>
          <w:color w:val="FF0000"/>
        </w:rPr>
      </w:pPr>
    </w:p>
    <w:p w14:paraId="15E97FA9" w14:textId="5FAF2D36" w:rsidR="00E73ADE" w:rsidRDefault="00E73ADE" w:rsidP="009A267A">
      <w:pPr>
        <w:ind w:left="1980" w:hanging="1980"/>
        <w:rPr>
          <w:color w:val="FF0000"/>
        </w:rPr>
      </w:pPr>
    </w:p>
    <w:p w14:paraId="5E6650D3" w14:textId="77777777" w:rsidR="00686E42" w:rsidRDefault="00686E42" w:rsidP="009A267A">
      <w:pPr>
        <w:ind w:left="1980" w:hanging="1980"/>
        <w:rPr>
          <w:color w:val="FF0000"/>
        </w:rPr>
      </w:pPr>
    </w:p>
    <w:p w14:paraId="22A2FA69" w14:textId="77777777" w:rsidR="002C3351" w:rsidRDefault="003F0A1A" w:rsidP="008B51D2">
      <w:r>
        <w:lastRenderedPageBreak/>
        <w:t xml:space="preserve"> </w:t>
      </w:r>
      <w:r w:rsidR="008B51D2">
        <w:t>(FIRST PAGE OF ARTICLE)</w:t>
      </w:r>
    </w:p>
    <w:p w14:paraId="616D45BD" w14:textId="77777777" w:rsidR="002C3351" w:rsidRDefault="002C3351" w:rsidP="002C3351">
      <w:pPr>
        <w:ind w:firstLine="540"/>
      </w:pPr>
    </w:p>
    <w:p w14:paraId="38195B52" w14:textId="77777777" w:rsidR="002C3351" w:rsidRDefault="002C3351" w:rsidP="002C3351">
      <w:pPr>
        <w:ind w:firstLine="540"/>
      </w:pPr>
    </w:p>
    <w:p w14:paraId="3FD135B3" w14:textId="77777777" w:rsidR="002C3351" w:rsidRDefault="002C3351" w:rsidP="002C3351">
      <w:pPr>
        <w:ind w:firstLine="540"/>
      </w:pPr>
    </w:p>
    <w:p w14:paraId="5805F6DB" w14:textId="77777777" w:rsidR="002C3351" w:rsidRDefault="002C3351" w:rsidP="002C3351">
      <w:pPr>
        <w:ind w:firstLine="540"/>
      </w:pPr>
    </w:p>
    <w:p w14:paraId="77DC1FCC" w14:textId="77777777" w:rsidR="002C3351" w:rsidRDefault="002C3351" w:rsidP="002C3351">
      <w:pPr>
        <w:ind w:firstLine="540"/>
      </w:pPr>
    </w:p>
    <w:p w14:paraId="52BCD90F" w14:textId="77777777" w:rsidR="002C3351" w:rsidRDefault="002C3351" w:rsidP="002C3351"/>
    <w:p w14:paraId="31DFE958" w14:textId="77777777" w:rsidR="002C3351" w:rsidRDefault="002C3351" w:rsidP="002C3351">
      <w:pPr>
        <w:ind w:firstLine="540"/>
      </w:pPr>
    </w:p>
    <w:p w14:paraId="7607A716" w14:textId="77777777" w:rsidR="00291D2B" w:rsidRDefault="00291D2B" w:rsidP="002C3351">
      <w:pPr>
        <w:ind w:firstLine="540"/>
      </w:pPr>
    </w:p>
    <w:p w14:paraId="1EA1FA32" w14:textId="77777777" w:rsidR="002C3351" w:rsidRDefault="002C3351" w:rsidP="002C3351">
      <w:pPr>
        <w:ind w:firstLine="540"/>
      </w:pPr>
    </w:p>
    <w:p w14:paraId="470805BD" w14:textId="77777777" w:rsidR="002C3351" w:rsidRDefault="002C3351" w:rsidP="002C3351">
      <w:pPr>
        <w:ind w:firstLine="540"/>
      </w:pPr>
    </w:p>
    <w:p w14:paraId="19D0F8A2" w14:textId="77777777" w:rsidR="002C3351" w:rsidRDefault="002C3351" w:rsidP="002C3351">
      <w:pPr>
        <w:ind w:firstLine="540"/>
      </w:pPr>
    </w:p>
    <w:p w14:paraId="00DF1195" w14:textId="77777777" w:rsidR="002C3351" w:rsidRDefault="002C3351" w:rsidP="002C3351">
      <w:pPr>
        <w:ind w:firstLine="540"/>
      </w:pPr>
    </w:p>
    <w:p w14:paraId="08B2337C" w14:textId="77777777" w:rsidR="002C3351" w:rsidRDefault="002C3351" w:rsidP="002C3351">
      <w:pPr>
        <w:ind w:firstLine="540"/>
      </w:pPr>
    </w:p>
    <w:p w14:paraId="376DD1EC" w14:textId="77777777" w:rsidR="00D91F69" w:rsidRDefault="00D91F69" w:rsidP="002C3351">
      <w:pPr>
        <w:ind w:firstLine="540"/>
      </w:pPr>
    </w:p>
    <w:p w14:paraId="0B1B20B8" w14:textId="77777777" w:rsidR="002C3351" w:rsidRDefault="002C3351" w:rsidP="002C3351">
      <w:pPr>
        <w:pStyle w:val="Heading1"/>
      </w:pPr>
    </w:p>
    <w:p w14:paraId="2AC2E3B3" w14:textId="3E993DAA" w:rsidR="002C3351" w:rsidRDefault="002C3351" w:rsidP="002C3351">
      <w:pPr>
        <w:pStyle w:val="Heading1"/>
      </w:pPr>
      <w:r>
        <w:t>ABSTRACT</w:t>
      </w:r>
      <w:r w:rsidR="00D62ED7" w:rsidRPr="00A44293">
        <w:rPr>
          <w:rStyle w:val="FootnoteReference"/>
          <w:color w:val="FFFFFF" w:themeColor="background1"/>
        </w:rPr>
        <w:footnoteReference w:id="1"/>
      </w:r>
    </w:p>
    <w:p w14:paraId="51A64334" w14:textId="726CFB21" w:rsidR="00365A70" w:rsidRDefault="00365A70" w:rsidP="00365A70"/>
    <w:p w14:paraId="4B478043" w14:textId="75C2591A" w:rsidR="00E321AB" w:rsidRDefault="00E321AB" w:rsidP="00684547">
      <w:r>
        <w:t>Composite laminate tailoring</w:t>
      </w:r>
      <w:r w:rsidR="00E83157">
        <w:t xml:space="preserve"> is traditionally performed by uniformly changing the in-plane ply orientation to obtain the desired mechanical performance. The emergence of tow-steered plies, where the fibers follow a prescribed curvilinear path, have increased</w:t>
      </w:r>
      <w:r w:rsidR="005501CB">
        <w:t xml:space="preserve"> the</w:t>
      </w:r>
      <w:r w:rsidR="00E83157">
        <w:t xml:space="preserve"> </w:t>
      </w:r>
      <w:proofErr w:type="spellStart"/>
      <w:r w:rsidR="00E83157">
        <w:t>tailorability</w:t>
      </w:r>
      <w:proofErr w:type="spellEnd"/>
      <w:r w:rsidR="00E83157">
        <w:t xml:space="preserve"> of composite laminates. However, characterizing the behavior of tow-steered laminates using finite element analysis is challenging because additional</w:t>
      </w:r>
      <w:r>
        <w:t>, and often numerous,</w:t>
      </w:r>
      <w:r w:rsidR="00E83157">
        <w:t xml:space="preserve"> orientation definitions </w:t>
      </w:r>
      <w:r w:rsidR="00504F83">
        <w:t>may be</w:t>
      </w:r>
      <w:r w:rsidR="00E83157">
        <w:t xml:space="preserve"> required. The additional </w:t>
      </w:r>
      <w:r w:rsidR="00BC7359">
        <w:t xml:space="preserve">orientation </w:t>
      </w:r>
      <w:r w:rsidR="00E83157">
        <w:t>definitions detrimentally increase the computational cost</w:t>
      </w:r>
      <w:r>
        <w:t xml:space="preserve"> and hinder the use of advanced analysis techniques</w:t>
      </w:r>
      <w:r w:rsidR="00C42EDE">
        <w:t>,</w:t>
      </w:r>
      <w:r>
        <w:t xml:space="preserve"> such as Monte Carlo or uncertainty quantification</w:t>
      </w:r>
      <w:r w:rsidR="00C42EDE">
        <w:t>,</w:t>
      </w:r>
      <w:r w:rsidR="00C42EDE" w:rsidRPr="00C42EDE">
        <w:t xml:space="preserve"> </w:t>
      </w:r>
      <w:r w:rsidR="00C42EDE">
        <w:t>in the design process</w:t>
      </w:r>
      <w:r w:rsidR="00E83157">
        <w:t xml:space="preserve">. </w:t>
      </w:r>
    </w:p>
    <w:p w14:paraId="60EA21AF" w14:textId="6641D93C" w:rsidR="00B67E73" w:rsidRDefault="00E321AB" w:rsidP="00684547">
      <w:r>
        <w:t>To reduce computational cost without adversely affecting mechanics-based performance, t</w:t>
      </w:r>
      <w:r w:rsidR="00684547">
        <w:t xml:space="preserve">he results of a parametric study </w:t>
      </w:r>
      <w:r w:rsidR="00BC7359">
        <w:t xml:space="preserve">that was used to investigate </w:t>
      </w:r>
      <w:r w:rsidR="00684547">
        <w:t xml:space="preserve">the effects of fiber-angle fidelity, element size, and </w:t>
      </w:r>
      <w:r>
        <w:t xml:space="preserve">tow-steered </w:t>
      </w:r>
      <w:r w:rsidR="00684547">
        <w:t xml:space="preserve">radius-of-curvature on various loading scenarios for tow-steered composite plates are presented. </w:t>
      </w:r>
      <w:r w:rsidR="005501CB">
        <w:t>The t</w:t>
      </w:r>
      <w:r w:rsidR="00D623A8">
        <w:t>hree</w:t>
      </w:r>
      <w:r w:rsidR="00684547">
        <w:t xml:space="preserve"> loading scenarios</w:t>
      </w:r>
      <w:r w:rsidR="00D623A8">
        <w:t xml:space="preserve"> </w:t>
      </w:r>
      <w:r w:rsidR="005501CB">
        <w:t>that were</w:t>
      </w:r>
      <w:r w:rsidR="00D623A8">
        <w:t xml:space="preserve"> analyzed using finite element analysis included</w:t>
      </w:r>
      <w:r w:rsidR="00684547">
        <w:t xml:space="preserve"> a</w:t>
      </w:r>
      <w:r>
        <w:t>n</w:t>
      </w:r>
      <w:r w:rsidR="00684547">
        <w:t xml:space="preserve"> axial </w:t>
      </w:r>
      <w:r w:rsidR="00D623A8">
        <w:t>tension</w:t>
      </w:r>
      <w:r w:rsidR="00684547">
        <w:t xml:space="preserve"> load, an applied constant</w:t>
      </w:r>
      <w:r>
        <w:t xml:space="preserve"> through-thickness</w:t>
      </w:r>
      <w:r w:rsidR="00DF66A1">
        <w:t>-direction</w:t>
      </w:r>
      <w:r w:rsidR="00684547">
        <w:t xml:space="preserve"> pressure load, and an axial compression load.</w:t>
      </w:r>
      <w:r w:rsidR="00D623A8">
        <w:t xml:space="preserve"> </w:t>
      </w:r>
      <w:r w:rsidR="00684547">
        <w:t xml:space="preserve">Results for </w:t>
      </w:r>
      <w:r w:rsidR="005501CB">
        <w:t>mechanics-based</w:t>
      </w:r>
      <w:r w:rsidR="00684547">
        <w:t xml:space="preserve"> metrics of interest are presented and discussed for each loading scenario. Little sensitivity</w:t>
      </w:r>
      <w:r w:rsidR="00084E8A">
        <w:t xml:space="preserve"> (</w:t>
      </w:r>
      <w:r w:rsidR="00CF783E">
        <w:t>less than one</w:t>
      </w:r>
      <w:r w:rsidR="00084E8A">
        <w:t xml:space="preserve"> percent</w:t>
      </w:r>
      <w:r w:rsidR="00CF783E">
        <w:t xml:space="preserve"> difference</w:t>
      </w:r>
      <w:r w:rsidR="00084E8A">
        <w:t>)</w:t>
      </w:r>
      <w:r w:rsidR="00684547">
        <w:t xml:space="preserve"> to the </w:t>
      </w:r>
      <w:r w:rsidR="005501CB">
        <w:t>effect of fiber-angle fidelity</w:t>
      </w:r>
      <w:r w:rsidR="00684547">
        <w:t xml:space="preserve"> </w:t>
      </w:r>
      <w:r w:rsidR="0081218D">
        <w:t>is</w:t>
      </w:r>
      <w:r w:rsidR="00684547">
        <w:t xml:space="preserve"> observed</w:t>
      </w:r>
      <w:r w:rsidR="00084E8A">
        <w:t xml:space="preserve"> in the mechanics-based metrics</w:t>
      </w:r>
      <w:r w:rsidR="00684547">
        <w:t xml:space="preserve"> until </w:t>
      </w:r>
      <w:r w:rsidR="005501CB">
        <w:t>the coarse-end of the considered range</w:t>
      </w:r>
      <w:r w:rsidR="00684547">
        <w:t>. Sensitivity to element size generally dominat</w:t>
      </w:r>
      <w:r w:rsidR="0081218D">
        <w:t>es</w:t>
      </w:r>
      <w:r w:rsidR="00684547">
        <w:t xml:space="preserve"> the observed results for the </w:t>
      </w:r>
      <w:r w:rsidR="005501CB">
        <w:t>mechanics-based</w:t>
      </w:r>
      <w:r w:rsidR="00684547">
        <w:t xml:space="preserve"> metrics. </w:t>
      </w:r>
    </w:p>
    <w:p w14:paraId="1ADC71AE" w14:textId="49DA4023" w:rsidR="00365A70" w:rsidRDefault="00684547" w:rsidP="00684547">
      <w:r>
        <w:t xml:space="preserve">Notable reductions in </w:t>
      </w:r>
      <w:r w:rsidR="005501CB">
        <w:t xml:space="preserve">the </w:t>
      </w:r>
      <w:r>
        <w:t xml:space="preserve">preprocessing time </w:t>
      </w:r>
      <w:r w:rsidR="0081218D">
        <w:t>are</w:t>
      </w:r>
      <w:r>
        <w:t xml:space="preserve"> observed for increasingly coarse element size and fiber</w:t>
      </w:r>
      <w:r w:rsidR="005501CB">
        <w:t>-</w:t>
      </w:r>
      <w:r>
        <w:t>rounding parameters</w:t>
      </w:r>
      <w:r w:rsidR="0081218D">
        <w:t xml:space="preserve">. </w:t>
      </w:r>
      <w:r w:rsidR="005501CB">
        <w:t xml:space="preserve">The </w:t>
      </w:r>
      <w:r>
        <w:t>preprocessing times</w:t>
      </w:r>
      <w:r w:rsidR="005501CB">
        <w:t xml:space="preserve"> decreased</w:t>
      </w:r>
      <w:r>
        <w:t xml:space="preserve"> up to </w:t>
      </w:r>
      <w:r w:rsidR="00806DEA">
        <w:t>three</w:t>
      </w:r>
      <w:r>
        <w:t xml:space="preserve"> orders of magnitude</w:t>
      </w:r>
      <w:r w:rsidR="00806DEA">
        <w:t xml:space="preserve"> from a few thousand seconds to a few seconds without loss of accuracy in the mechanics-based metrics.</w:t>
      </w:r>
      <w:r>
        <w:t xml:space="preserve"> Such increased</w:t>
      </w:r>
      <w:r w:rsidR="00C42EDE">
        <w:t xml:space="preserve"> computational</w:t>
      </w:r>
      <w:r>
        <w:t xml:space="preserve"> performance </w:t>
      </w:r>
      <w:r w:rsidR="0081218D">
        <w:t>is</w:t>
      </w:r>
      <w:r>
        <w:t xml:space="preserve"> of particular interest to the</w:t>
      </w:r>
      <w:r w:rsidR="00C42EDE">
        <w:t xml:space="preserve"> structural</w:t>
      </w:r>
      <w:r>
        <w:t xml:space="preserve"> design and analysis </w:t>
      </w:r>
      <w:r w:rsidR="00C42EDE">
        <w:t>communities that may be</w:t>
      </w:r>
      <w:r>
        <w:t xml:space="preserve"> conducting </w:t>
      </w:r>
      <w:r w:rsidR="0081218D">
        <w:t>large counts</w:t>
      </w:r>
      <w:r>
        <w:t xml:space="preserve"> of finite-element analyses</w:t>
      </w:r>
      <w:r w:rsidR="00C42EDE">
        <w:t>,</w:t>
      </w:r>
      <w:r>
        <w:t xml:space="preserve"> such as in other parametric studies, Monte-Carlo analyses, uncertainty quantification, or tow-steered optimization.</w:t>
      </w:r>
    </w:p>
    <w:p w14:paraId="50A52482" w14:textId="73CEC9F6" w:rsidR="00365A70" w:rsidRDefault="00365A70" w:rsidP="00365A70">
      <w:pPr>
        <w:pStyle w:val="Heading1"/>
      </w:pPr>
      <w:r>
        <w:lastRenderedPageBreak/>
        <w:t>INTRODUCTION</w:t>
      </w:r>
    </w:p>
    <w:p w14:paraId="5F26E604" w14:textId="725306D6" w:rsidR="00365A70" w:rsidRDefault="00365A70" w:rsidP="00365A70"/>
    <w:p w14:paraId="6B7C97A6" w14:textId="4732BD9D" w:rsidR="00C701AF" w:rsidRDefault="00C701AF" w:rsidP="00C701AF">
      <w:r>
        <w:t>Carbon</w:t>
      </w:r>
      <w:r w:rsidR="00BC7359">
        <w:t>-</w:t>
      </w:r>
      <w:r>
        <w:t>fiber</w:t>
      </w:r>
      <w:r w:rsidR="00C42EDE">
        <w:t>-</w:t>
      </w:r>
      <w:r>
        <w:t>reinforced polymer composite materials have advantageous properties</w:t>
      </w:r>
      <w:r w:rsidR="00C42EDE">
        <w:t xml:space="preserve"> such as specific strength and stiffness </w:t>
      </w:r>
      <w:r>
        <w:t xml:space="preserve">compared to </w:t>
      </w:r>
      <w:r w:rsidR="00CF783E">
        <w:t>metallic materials</w:t>
      </w:r>
      <w:r>
        <w:t xml:space="preserve">. Such properties can lead to structural mass reduction if a structure is designed well. Unidirectional-fiber composite materials have </w:t>
      </w:r>
      <w:r w:rsidR="00E863FB">
        <w:t xml:space="preserve">an </w:t>
      </w:r>
      <w:r>
        <w:t xml:space="preserve">inherent directional dependency that creates opportunities for designers to tailor </w:t>
      </w:r>
      <w:r w:rsidR="00E52625">
        <w:t xml:space="preserve">the </w:t>
      </w:r>
      <w:r>
        <w:t xml:space="preserve">structural response </w:t>
      </w:r>
      <w:r w:rsidR="00E863FB">
        <w:t xml:space="preserve">of a composite laminate </w:t>
      </w:r>
      <w:r w:rsidR="002D7226">
        <w:fldChar w:fldCharType="begin" w:fldLock="1"/>
      </w:r>
      <w:r w:rsidR="002D7226">
        <w:instrText>ADDIN CSL_CITATION {"citationItems":[{"id":"ITEM-1","itemData":{"author":[{"dropping-particle":"","family":"Jones","given":"R.M.","non-dropping-particle":"","parse-names":false,"suffix":""}],"id":"ITEM-1","issued":{"date-parts":[["1998"]]},"publisher":"CRC Press","title":"Mechanics of Composite Materials","type":"book"},"uris":["http://www.mendeley.com/documents/?uuid=fafa5a2e-cdf7-4bb4-bf4c-524d0beb6126"]}],"mendeley":{"formattedCitation":"[1]","plainTextFormattedCitation":"[1]","previouslyFormattedCitation":"[1]"},"properties":{"noteIndex":0},"schema":"https://github.com/citation-style-language/schema/raw/master/csl-citation.json"}</w:instrText>
      </w:r>
      <w:r w:rsidR="002D7226">
        <w:fldChar w:fldCharType="separate"/>
      </w:r>
      <w:r w:rsidR="002D7226" w:rsidRPr="002D7226">
        <w:rPr>
          <w:noProof/>
        </w:rPr>
        <w:t>[1]</w:t>
      </w:r>
      <w:r w:rsidR="002D7226">
        <w:fldChar w:fldCharType="end"/>
      </w:r>
      <w:r>
        <w:t xml:space="preserve">. The design space is large when considering possible combinations of </w:t>
      </w:r>
      <w:r w:rsidR="00E863FB">
        <w:t>ply orientations</w:t>
      </w:r>
      <w:r>
        <w:t xml:space="preserve">. Even when layers are placed at a constant orientation, fiber angles are often restricted to just several common orientations. </w:t>
      </w:r>
      <w:r w:rsidR="00E863FB">
        <w:t>The angle of the u</w:t>
      </w:r>
      <w:r>
        <w:t>nidirectional fibers can also be changed within a given layer. Variable fiber angles in the form of tow-steering</w:t>
      </w:r>
      <w:r w:rsidR="00E863FB">
        <w:t>,</w:t>
      </w:r>
      <w:r>
        <w:t xml:space="preserve"> via automated fiber placement processes</w:t>
      </w:r>
      <w:r w:rsidR="00E863FB">
        <w:t>,</w:t>
      </w:r>
      <w:r>
        <w:t xml:space="preserve"> expand the composite structure design space even further</w:t>
      </w:r>
      <w:r w:rsidR="00B67E73">
        <w:t xml:space="preserve"> </w:t>
      </w:r>
      <w:r w:rsidR="002D7226">
        <w:fldChar w:fldCharType="begin" w:fldLock="1"/>
      </w:r>
      <w:r w:rsidR="002D7226">
        <w:instrText>ADDIN CSL_CITATION {"citationItems":[{"id":"ITEM-1","itemData":{"DOI":"10.1016/0263-8223(91)90035-W","ISSN":"02638223","abstract":"This paper explores the gains in buckling performance that can be achieved by deviating from the conventional straightline fiber format and considering the situation whereby the fiber orientation in a layer, or a group of layers, can vary from point to point in the plane of the plate. The particular situation studied is a simply-supported square plate with a centrally located hole loaded in compression. By using both a sensitivity analysis and a gradient-search technique, fiber orientation in a number of regions of the plate are selected so as to increase the buckling load relative to baseline straightline designs. The sensitivity analysis is used to determine which regions of the plate have the most influence on buckling load, and the gradient search is used to find the design that is believed to represent the absolute maximum buckling load for the conditions prescribed. Convergence studies and sensitivity of the final design are discussed. By examining the stress resultant contours, it is shown how the curvilinear fibers move the load away from the unsupported hole region of the plate to the supported edges, thus increasing the buckling capacity. The tensile capacity of the improved buckling design is investigated, and it is shown that both tensile capacity and buckling capacity can be improved with the curvilinear fiber concept. © 1991.","author":[{"dropping-particle":"","family":"Hyer","given":"M. W.","non-dropping-particle":"","parse-names":false,"suffix":""},{"dropping-particle":"","family":"Lee","given":"H. H.","non-dropping-particle":"","parse-names":false,"suffix":""}],"container-title":"Composite Structures","id":"ITEM-1","issue":"3","issued":{"date-parts":[["1991"]]},"page":"239-261","title":"The use of curvilinear fiber format to improve buckling resistance of composite plates with central circular holes","type":"article-journal","volume":"18"},"uris":["http://www.mendeley.com/documents/?uuid=6910b29d-3102-4f2d-bbac-9b649336dfb1"]},{"id":"ITEM-2","itemData":{"author":[{"dropping-particle":"","family":"Tatting","given":"Brian F","non-dropping-particle":"","parse-names":false,"suffix":""}],"id":"ITEM-2","issued":{"date-parts":[["2020"]]},"title":"Design and Manufacture Tow Placed Plates of Elastically Tailored","type":"article-journal"},"uris":["http://www.mendeley.com/documents/?uuid=d5fea4b0-9740-441c-b6f5-ee39caf6f796"]},{"id":"ITEM-3","itemData":{"DOI":"10.2514/3.10697","ISSN":"00011452","author":[{"dropping-particle":"","family":"Hyer","given":"M. W.","non-dropping-particle":"","parse-names":false,"suffix":""},{"dropping-particle":"","family":"Charette","given":"R. F.","non-dropping-particle":"","parse-names":false,"suffix":""}],"container-title":"AIAA Journal","id":"ITEM-3","issue":"6","issued":{"date-parts":[["1991"]]},"page":"1011-1015","title":"Use of curvilinear fiber format in composite structure design","type":"article-journal","volume":"29"},"uris":["http://www.mendeley.com/documents/?uuid=2f40b0a5-0093-40ba-92bd-ec432bf2fc88"]},{"id":"ITEM-4","itemData":{"ISBN":"2005021709","author":[{"dropping-particle":"","family":"Tatting","given":"Brian F.","non-dropping-particle":"","parse-names":false,"suffix":""},{"dropping-particle":"","family":"Setoodeh","given":"Shahriar","non-dropping-particle":"","parse-names":false,"suffix":""},{"dropping-particle":"","family":"Gürdal","given":"Zafer","non-dropping-particle":"","parse-names":false,"suffix":""}],"container-title":"Nasa/Cr-2005-000000","id":"ITEM-4","issue":"September 2005","issued":{"date-parts":[["2005"]]},"title":"Enhancements of Tow-Steering Design Techniques: Design of Rectangular Panel Under Combined Loads","type":"book"},"uris":["http://www.mendeley.com/documents/?uuid=e25ebd5c-65a5-430e-9a0f-4d1b2250fe04"]}],"mendeley":{"formattedCitation":"[2–5]","plainTextFormattedCitation":"[2–5]","previouslyFormattedCitation":"[2–5]"},"properties":{"noteIndex":0},"schema":"https://github.com/citation-style-language/schema/raw/master/csl-citation.json"}</w:instrText>
      </w:r>
      <w:r w:rsidR="002D7226">
        <w:fldChar w:fldCharType="separate"/>
      </w:r>
      <w:r w:rsidR="002D7226" w:rsidRPr="002D7226">
        <w:rPr>
          <w:noProof/>
        </w:rPr>
        <w:t>[2–5]</w:t>
      </w:r>
      <w:r w:rsidR="002D7226">
        <w:fldChar w:fldCharType="end"/>
      </w:r>
      <w:r>
        <w:t>.</w:t>
      </w:r>
    </w:p>
    <w:p w14:paraId="4DAF8B17" w14:textId="16E1DC86" w:rsidR="00FA6746" w:rsidRDefault="00C701AF" w:rsidP="00C701AF">
      <w:r>
        <w:t>Variable-angle designs are generally difficult to analyze with closed-form solutions unless specific assumptions and conditions are satisfied</w:t>
      </w:r>
      <w:r w:rsidR="00B67E73">
        <w:t xml:space="preserve"> </w:t>
      </w:r>
      <w:r w:rsidR="009D07C3">
        <w:fldChar w:fldCharType="begin" w:fldLock="1"/>
      </w:r>
      <w:r w:rsidR="00DF669F">
        <w:instrText>ADDIN CSL_CITATION {"citationItems":[{"id":"ITEM-1","itemData":{"DOI":"10.2514/3.11613","ISSN":"00011452","abstract":"A solution to the plane elasticity problem for a symmetrically laminated composite panel with spatially varying fiber orientations has been obtained. The fiber angles vary along the length of the composite laminate, resulting in stiffness properties that change as a function of location. This work presents an analysis of the stiffness variation and its effects on the elastic response of the panel. The in-plane response of a variable stiff ness panel is governed by a system of coupled elliptic partial differential equations/Solving these equations yields the displacement fields, from which the strains, stresses, and stress resultants can be subsequently calculated. A numerical solution has been obtained using an iterative collocation technique. Corresponding closed-form solutions are presented for three sets of boundary conditions, two of which have exact solutions, and therefore serve to validate the numerical model. The effects of the variable fiber orientation on the displacement fields, stress resultants, and global stiffness are analyzed. © 1993 American Institute of Aeronautics and Astronautics, Inc., All rights reserved.","author":[{"dropping-particle":"","family":"Gürdal","given":"Zafer","non-dropping-particle":"","parse-names":false,"suffix":""},{"dropping-particle":"","family":"Olmedo","given":"Reynaldo","non-dropping-particle":"","parse-names":false,"suffix":""}],"container-title":"AIAA Journal","id":"ITEM-1","issue":"4","issued":{"date-parts":[["1993"]]},"page":"751-758","title":"In-plane response of laminates with spatially varying fiber orientations: Variable stiffness concept","type":"article-journal","volume":"31"},"uris":["http://www.mendeley.com/documents/?uuid=a50471e2-8799-4d37-9d6f-24af183b170c"]},{"id":"ITEM-2","itemData":{"DOI":"10.2514/6.1993-1567","author":[{"dropping-particle":"","family":"Olmedo","given":"Reynaldo","non-dropping-particle":"","parse-names":false,"suffix":""},{"dropping-particle":"","family":"Gurdalt","given":"Zafer","non-dropping-particle":"","parse-names":false,"suffix":""}],"id":"ITEM-2","issued":{"date-parts":[["0"]]},"page":"2261-2269","title":"Function of the Position in the Panel Results in","type":"article-journal"},"uris":["http://www.mendeley.com/documents/?uuid=6ad25d6e-bb70-4f1e-b204-b1570fc18307"]}],"mendeley":{"formattedCitation":"[6,7]","manualFormatting":"[6, 7]","plainTextFormattedCitation":"[6,7]","previouslyFormattedCitation":"[6,7]"},"properties":{"noteIndex":0},"schema":"https://github.com/citation-style-language/schema/raw/master/csl-citation.json"}</w:instrText>
      </w:r>
      <w:r w:rsidR="009D07C3">
        <w:fldChar w:fldCharType="separate"/>
      </w:r>
      <w:r w:rsidR="002D7226" w:rsidRPr="002D7226">
        <w:rPr>
          <w:noProof/>
        </w:rPr>
        <w:t>[6,</w:t>
      </w:r>
      <w:r w:rsidR="00DF669F">
        <w:rPr>
          <w:noProof/>
        </w:rPr>
        <w:t xml:space="preserve"> </w:t>
      </w:r>
      <w:r w:rsidR="002D7226" w:rsidRPr="002D7226">
        <w:rPr>
          <w:noProof/>
        </w:rPr>
        <w:t>7]</w:t>
      </w:r>
      <w:r w:rsidR="009D07C3">
        <w:fldChar w:fldCharType="end"/>
      </w:r>
      <w:r>
        <w:t>. As such, finite element methods are commonly used to numerically analyze complex structures such as tow</w:t>
      </w:r>
      <w:r w:rsidR="00D22611">
        <w:noBreakHyphen/>
      </w:r>
      <w:r>
        <w:t>steered composite</w:t>
      </w:r>
      <w:r w:rsidR="009D07C3">
        <w:t>s</w:t>
      </w:r>
      <w:r w:rsidR="00B67E73">
        <w:t xml:space="preserve"> </w:t>
      </w:r>
      <w:r w:rsidR="009D07C3">
        <w:fldChar w:fldCharType="begin" w:fldLock="1"/>
      </w:r>
      <w:r w:rsidR="002D7226">
        <w:instrText>ADDIN CSL_CITATION {"citationItems":[{"id":"ITEM-1","itemData":{"DOI":"10.2514/6.2014-1056","abstract":"The structural performance of two advanced composite tow-steered shells with cutouts, manufactured using an automated fiber placement system, is assessed using both experimental and analytical methods. The shells' fiber orientation angles vary continuously around their circumference from ±10 degrees on the crown and keel, to ±45 degrees on the sides. The raised surface features on one shell result from application of all 24 tows during each fiber placement system pass, while the second shell uses the system's tow drop/add capability to achieve a more uniform wall thickness. These unstiffened shells were previously tested in axial compression and buckled elastically. A single cutout, scaled to represent a passenger door on a commercial aircraft, is then machined into one side of each shell. The prebuckling axial stiffnesses and bifurcation buckling loads of the shells with cutouts are also computed using linear finite element structural analyses for initial comparisons with test data. When retested, large deflections were observed around the cutouts, but the shells carried an average of 92 percent of the axial stiffness, and 86 percent of the buckling loads, of the shells without cutouts. These relatively small reductions in performance demonstrate the potential for using tow steering to mitigate the adverse effects of typical design features on the overall structural performance.","author":[{"dropping-particle":"","family":"Wu","given":"K. Chauncey","non-dropping-particle":"","parse-names":false,"suffix":""},{"dropping-particle":"","family":"Turpin","given":"Jason D.","non-dropping-particle":"","parse-names":false,"suffix":""},{"dropping-particle":"","family":"Stanford","given":"Bret K.","non-dropping-particle":"","parse-names":false,"suffix":""},{"dropping-particle":"","family":"Martin","given":"Robert A.","non-dropping-particle":"","parse-names":false,"suffix":""}],"container-title":"55th AIAA/ASMe/ASCE/AHS/SC Structures, Structural Dynamics, and Materials Conference","id":"ITEM-1","issued":{"date-parts":[["2014"]]},"page":"1-20","title":"Structural performance of advanced composite tow-steered shells with cutouts","type":"article-journal"},"uris":["http://www.mendeley.com/documents/?uuid=4ba0d246-6459-4e5a-9371-e5bfd5b0d1bb"]}],"mendeley":{"formattedCitation":"[8]","plainTextFormattedCitation":"[8]","previouslyFormattedCitation":"[8]"},"properties":{"noteIndex":0},"schema":"https://github.com/citation-style-language/schema/raw/master/csl-citation.json"}</w:instrText>
      </w:r>
      <w:r w:rsidR="009D07C3">
        <w:fldChar w:fldCharType="separate"/>
      </w:r>
      <w:r w:rsidR="002D7226" w:rsidRPr="002D7226">
        <w:rPr>
          <w:noProof/>
        </w:rPr>
        <w:t>[8]</w:t>
      </w:r>
      <w:r w:rsidR="009D07C3">
        <w:fldChar w:fldCharType="end"/>
      </w:r>
      <w:r>
        <w:t xml:space="preserve">. Mesh refinement studies and </w:t>
      </w:r>
      <w:r w:rsidR="00E863FB">
        <w:t xml:space="preserve">the </w:t>
      </w:r>
      <w:r>
        <w:t>establishment of convergence criteria are standard practices for general finite element analysis</w:t>
      </w:r>
      <w:r w:rsidR="00BB67CC">
        <w:t xml:space="preserve"> (FEA)</w:t>
      </w:r>
      <w:r>
        <w:t xml:space="preserve">, but variable-angle designs introduce another consideration to model refinement – the fidelity with which fiber angles are defined. In this study, one aspect of model fidelity being considered is the degree of exactness with which the fiber angle is specified in each element within the finite element model. </w:t>
      </w:r>
      <w:r w:rsidR="00330FDA">
        <w:t>A</w:t>
      </w:r>
      <w:r>
        <w:t xml:space="preserve"> large body of published literature regarding design methods for tow-steered composites</w:t>
      </w:r>
      <w:r w:rsidR="00B67E73">
        <w:t xml:space="preserve"> </w:t>
      </w:r>
      <w:r w:rsidR="00330FDA">
        <w:t xml:space="preserve">exists </w:t>
      </w:r>
      <w:r w:rsidR="002D7226">
        <w:fldChar w:fldCharType="begin" w:fldLock="1"/>
      </w:r>
      <w:r w:rsidR="0069309F">
        <w:instrText>ADDIN CSL_CITATION {"citationItems":[{"id":"ITEM-1","itemData":{"DOI":"10.2514/6.1995-1275","ISSN":"02734508","abstract":"A description of the tow fiber path requirements, the tow fiber path optimization problem formulation, the basis shape function method for tow fiber path optimization solution, and details of the geometry aspects as related to design and manufacturing are presented. The methodology of tow fiber path optimization is also demonstrated on a plate with a hole and an engine fan blade problem.","author":[{"dropping-particle":"","family":"Nagendra","given":"S.","non-dropping-particle":"","parse-names":false,"suffix":""},{"dropping-particle":"","family":"Kodiyalam","given":"Srinivas","non-dropping-particle":"","parse-names":false,"suffix":""},{"dropping-particle":"","family":"Davis","given":"Jonathan E.","non-dropping-particle":"","parse-names":false,"suffix":""},{"dropping-particle":"","family":"Parthasarathy","given":"V. N.","non-dropping-particle":"","parse-names":false,"suffix":""}],"container-title":"Collection of Technical Papers - AIAA/ASME/ASCE/AHS/ASC Structures, Structural Dynamics and Materials Conference","id":"ITEM-1","issued":{"date-parts":[["1995"]]},"page":"1031-1041","title":"Optimization of tow fiber paths for composite design","type":"article-journal","volume":"2"},"uris":["http://www.mendeley.com/documents/?uuid=6c868123-029d-4aee-a0ea-bae13bac1738"]},{"id":"ITEM-2","itemData":{"DOI":"10.1016/j.compositesa.2007.11.015","ISSN":"1359835X","abstract":"Descriptions of fiber orientation variation for flat rectangular composite laminates that possess variable stiffness properties are introduced. The simplest definition employs a unidirectional variation based on a linear function for the fiber orientation angle of the individual layers. Analyses of variable stiffness panels for in-plane and buckling responses are developed and demonstrated for two distinct cases of stiffness variations. The first case assumes a stiffness variation in the direction of the loading, and numerical results indicate small improvements in buckling load for some panel configurations due to favorable distribution of the transverse stresses over the panel planform. The second case varies the stiffness perpendicular to the loading, and provides a much higher degree of improvement due to the re-distribution of the applied loads. It is also demonstrated that the variable stiffness concept provides a flexibility to the designer for trade-offs between overall panel stiffness and buckling load, in that there exist many configurations with equal buckling loads yet different global stiffness values, or vice versa. © 2007 Elsevier Ltd. All rights reserved.","author":[{"dropping-particle":"","family":"Gürdal","given":"Z.","non-dropping-particle":"","parse-names":false,"suffix":""},{"dropping-particle":"","family":"Tatting","given":"B. F.","non-dropping-particle":"","parse-names":false,"suffix":""},{"dropping-particle":"","family":"Wu","given":"C. K.","non-dropping-particle":"","parse-names":false,"suffix":""}],"container-title":"Composites Part A: Applied Science and Manufacturing","id":"ITEM-2","issue":"5","issued":{"date-parts":[["2008"]]},"page":"911-922","title":"Variable stiffness composite panels: Effects of stiffness variation on the in-plane and buckling response","type":"article-journal","volume":"39"},"uris":["http://www.mendeley.com/documents/?uuid=52eaf4a1-bc94-495d-9980-1836a8b30a3c"]},{"id":"ITEM-3","itemData":{"DOI":"10.1016/j.compositesa.2010.08.011","ISSN":"1359835X","abstract":"A large number of composite parts include cutouts to accommodate windows, doors, and bolted joints. These regions are hot-spots in terms of design because they concentrate stresses, hence becoming critical in terms of the structural integrity of the part. A traditional approach to the problem of stress concentrations around cutouts is to locally increase the laminate thickness in order to improve the strength margins. Often this practice attracts more loads to the cutout besides increasing part weight. A more effective solution is to tailor the panel in-plane stiffness by means of fibre-steered laminates, and avoid the stress concentrations altogether. The present research demonstrates that it is possible to design and manufacture composite panels whose buckling and first-ply failure responses are insensitive to the existence of a central hole. Moreover, it is shown that the structural performance of these designs more than doubles that of straight-fibre configurations. © 2010 Elsevier Ltd. All rights reserved.","author":[{"dropping-particle":"","family":"Lopes","given":"C. S.","non-dropping-particle":"","parse-names":false,"suffix":""},{"dropping-particle":"","family":"Gürdal","given":"Z.","non-dropping-particle":"","parse-names":false,"suffix":""},{"dropping-particle":"","family":"Camanho","given":"P. P.","non-dropping-particle":"","parse-names":false,"suffix":""}],"container-title":"Composites Part A: Applied Science and Manufacturing","id":"ITEM-3","issue":"12","issued":{"date-parts":[["2010"]]},"page":"1760-1767","publisher":"Elsevier Ltd","title":"Tailoring for strength of composite steered-fibre panels with cutouts","type":"article-journal","volume":"41"},"uris":["http://www.mendeley.com/documents/?uuid=0e5362be-8f75-4b15-9470-3a09a7f86627"]},{"id":"ITEM-4","itemData":{"ISBN":"2005021709","author":[{"dropping-particle":"","family":"Tatting","given":"Brian F.","non-dropping-particle":"","parse-names":false,"suffix":""},{"dropping-particle":"","family":"Setoodeh","given":"Shahriar","non-dropping-particle":"","parse-names":false,"suffix":""},{"dropping-particle":"","family":"Gürdal","given":"Zafer","non-dropping-particle":"","parse-names":false,"suffix":""}],"container-title":"Nasa/Cr-2005-000000","id":"ITEM-4","issue":"September 2005","issued":{"date-parts":[["2005"]]},"title":"Enhancements of Tow-Steering Design Techniques: Design of Rectangular Panel Under Combined Loads","type":"book"},"uris":["http://www.mendeley.com/documents/?uuid=e25ebd5c-65a5-430e-9a0f-4d1b2250fe04"]},{"id":"ITEM-5","itemData":{"DOI":"10.1016/j.compositesb.2005.12.001","ISSN":"13598368","abstract":"Benefits of the directional properties of fiber reinforced composites could be fully utilized by proper placement of the fibers in their optimal spatial orientations. This paper investigates the optimal design of fiber reinforced rectangular composite plates for minimum compliance. The classical minimum compliance design problem is formulated in the lamination parameters space. The use of lamination parameters guarantees that the obtained solutions represent the best possible performance of the structure since there are no restrictions on the possible lamination sequence. Two types of designs are considered: constant-stiffness designs where the lamination parameters are constant over the plate domain, and variable-stiffness designs where the laminations parameters are allowed to vary in a continuous manner over the domain. The optimality conditions for the problem are reformulated as a local design rule. The local design rule assumes the form of a convex optimization problem and is solved using a feasible sequential quadratic programming. Optimal designs for both constant and variable-stiffness plates are obtained. It is shown that significant improvements in stiffness can be gained by using variable-stiffness design. © 2006 Elsevier Ltd. All rights reserved.","author":[{"dropping-particle":"","family":"Setoodeh","given":"Shahriar","non-dropping-particle":"","parse-names":false,"suffix":""},{"dropping-particle":"","family":"Abdalla","given":"Mostafa M.","non-dropping-particle":"","parse-names":false,"suffix":""},{"dropping-particle":"","family":"Gürdal","given":"Zafer","non-dropping-particle":"","parse-names":false,"suffix":""}],"container-title":"Composites Part B: Engineering","id":"ITEM-5","issue":"4-5","issued":{"date-parts":[["2006"]]},"page":"301-309","title":"Design of variable-stiffness laminates using lamination parameters","type":"article-journal","volume":"37"},"uris":["http://www.mendeley.com/documents/?uuid=5db96a02-fc4e-482d-94b6-f8d966bfd26b"]}],"mendeley":{"formattedCitation":"[5,9–12]","plainTextFormattedCitation":"[5,9–12]","previouslyFormattedCitation":"[5,9–12]"},"properties":{"noteIndex":0},"schema":"https://github.com/citation-style-language/schema/raw/master/csl-citation.json"}</w:instrText>
      </w:r>
      <w:r w:rsidR="002D7226">
        <w:fldChar w:fldCharType="separate"/>
      </w:r>
      <w:r w:rsidR="00B67E73" w:rsidRPr="00B67E73">
        <w:rPr>
          <w:noProof/>
        </w:rPr>
        <w:t>[5,</w:t>
      </w:r>
      <w:r w:rsidR="00687FE2">
        <w:rPr>
          <w:noProof/>
        </w:rPr>
        <w:t xml:space="preserve"> </w:t>
      </w:r>
      <w:r w:rsidR="00B67E73" w:rsidRPr="00B67E73">
        <w:rPr>
          <w:noProof/>
        </w:rPr>
        <w:t>9–12]</w:t>
      </w:r>
      <w:r w:rsidR="002D7226">
        <w:fldChar w:fldCharType="end"/>
      </w:r>
      <w:r>
        <w:t xml:space="preserve">, but little investigation into fundamental considerations of analysis tools such as </w:t>
      </w:r>
      <w:r w:rsidR="0076482F">
        <w:t xml:space="preserve">the effect of fiber-angle fidelity in </w:t>
      </w:r>
      <w:r>
        <w:t xml:space="preserve">finite element methods </w:t>
      </w:r>
      <w:r w:rsidR="00330FDA">
        <w:t>has been conducted</w:t>
      </w:r>
      <w:r>
        <w:t>. Two approaches introducing variable</w:t>
      </w:r>
      <w:r w:rsidR="00D22611">
        <w:noBreakHyphen/>
      </w:r>
      <w:r>
        <w:t xml:space="preserve">angle fibers into </w:t>
      </w:r>
      <w:r w:rsidR="00BB67CC">
        <w:t>FEA</w:t>
      </w:r>
      <w:r>
        <w:t xml:space="preserve"> are often used. One approach is to use defined fields where orientation definitions are directly specified to nodal- or element-based input tables. </w:t>
      </w:r>
      <w:r w:rsidR="00E863FB">
        <w:t>A second</w:t>
      </w:r>
      <w:r>
        <w:t xml:space="preserve"> approach is to map variable-fiber angles element-by-element and use composite section definitions to specify fiber angles. </w:t>
      </w:r>
    </w:p>
    <w:p w14:paraId="25D2B238" w14:textId="0A397293" w:rsidR="00C701AF" w:rsidRDefault="00C701AF" w:rsidP="00C701AF">
      <w:r>
        <w:t>One concern with the second approach is that generating unique section definitions for each element increases computational expense during preprocessing.</w:t>
      </w:r>
      <w:r w:rsidR="00AE5E0E">
        <w:t xml:space="preserve"> During a design phase, many numerical analyses may be performed. Whether those analyses are part of parametric studies like the one </w:t>
      </w:r>
      <w:r w:rsidR="00542E5C">
        <w:t>in this effort</w:t>
      </w:r>
      <w:r w:rsidR="00E863FB">
        <w:t xml:space="preserve"> or using methods such as</w:t>
      </w:r>
      <w:r w:rsidR="00542E5C">
        <w:t xml:space="preserve"> optimization, Monte-Carlo (MC), </w:t>
      </w:r>
      <w:r w:rsidR="00E863FB">
        <w:t>and</w:t>
      </w:r>
      <w:r w:rsidR="00542E5C">
        <w:t xml:space="preserve"> other uncertainty quantification (UQ) studies, all entail large count</w:t>
      </w:r>
      <w:r w:rsidR="00A26AF5">
        <w:t>s</w:t>
      </w:r>
      <w:r w:rsidR="00542E5C">
        <w:t xml:space="preserve"> of analyses to be conducted. </w:t>
      </w:r>
      <w:r w:rsidR="00FA6746">
        <w:t xml:space="preserve">Optimization, MC, and UQ methods may call objective </w:t>
      </w:r>
      <w:r w:rsidR="00330FDA">
        <w:t xml:space="preserve">and constraint </w:t>
      </w:r>
      <w:r w:rsidR="00FA6746">
        <w:t>function</w:t>
      </w:r>
      <w:r w:rsidR="00330FDA">
        <w:t>s</w:t>
      </w:r>
      <w:r w:rsidR="00FA6746">
        <w:t xml:space="preserve"> (in this case a </w:t>
      </w:r>
      <w:r w:rsidR="00E863FB">
        <w:t>FEA</w:t>
      </w:r>
      <w:r w:rsidR="00FA6746">
        <w:t xml:space="preserve"> model) numerous times</w:t>
      </w:r>
      <w:r w:rsidR="00330FDA">
        <w:t xml:space="preserve">. Hundreds or thousands of design points are commonly used </w:t>
      </w:r>
      <w:r w:rsidR="00FA6746">
        <w:t>in</w:t>
      </w:r>
      <w:r w:rsidR="00A26AF5">
        <w:t xml:space="preserve"> some gradient-based optimization techniques </w:t>
      </w:r>
      <w:r w:rsidR="00A26AF5">
        <w:fldChar w:fldCharType="begin" w:fldLock="1"/>
      </w:r>
      <w:r w:rsidR="0069309F">
        <w:instrText>ADDIN CSL_CITATION {"citationItems":[{"id":"ITEM-1","itemData":{"DOI":"10.2514/6.2017-1350","ISBN":"9781624104534","abstract":"Composite materials have been playing a major role in modern aircraft design due to their high stiffness and strength to weight ratio. While the advantages of composite structures over their metallic ones is significant, it is possible to improve even further on the benefits offered by traditional composites through the use of novel composite manufacturing methods. One such method is automated fiber placement, whereby each layer of the laminate is laid up with spatially steered fiber orientations, as opposed to the traditional method, where the fiber direction is fixed for each layer. While these new “tow-steered” composites can potentially provide additional aeroelastic tailoring when applied aircraft wing design, it is not clear how to fully take advantage of this new design freedom. To address this, we use high-fidelity gradient-based aerostructural optimization to assess the relative performance of tow-steered composites compared to conventional composites, as well as aluminum. The aircraft configuration used in this work is a high aspect ratio variant of the Common Research Model (CRM). When comparing the optimal conventional composite and optimal aluminum designs we find an improvement of roughly 8.7% in fuel burn and a 39% reduction in structural weight. The tow-steered designs yield an improvements of 0.4% in fuel burn and 10% in structural weight when compared to conventional composites.","author":[{"dropping-particle":"","family":"Brooks","given":"Timothy R.","non-dropping-particle":"","parse-names":false,"suffix":""},{"dropping-particle":"","family":"Martins","given":"Joaquim R.R.A.","non-dropping-particle":"","parse-names":false,"suffix":""},{"dropping-particle":"","family":"Kennedy","given":"Graeme J.","non-dropping-particle":"","parse-names":false,"suffix":""}],"container-title":"58th AIAA/ASCE/AHS/ASC Structures, Structural Dynamics, and Materials Conference","id":"ITEM-1","issue":"January","issued":{"date-parts":[["2017"]]},"title":"High-fidelity multipoint aerostructural optimization of a high aspect ratio tow-steered composite wing","type":"article-journal"},"uris":["http://www.mendeley.com/documents/?uuid=834bd3c9-7c9b-4310-8c28-6e461326af7f"]}],"mendeley":{"formattedCitation":"[13]","plainTextFormattedCitation":"[13]","previouslyFormattedCitation":"[13]"},"properties":{"noteIndex":0},"schema":"https://github.com/citation-style-language/schema/raw/master/csl-citation.json"}</w:instrText>
      </w:r>
      <w:r w:rsidR="00A26AF5">
        <w:fldChar w:fldCharType="separate"/>
      </w:r>
      <w:r w:rsidR="00B67E73" w:rsidRPr="00B67E73">
        <w:rPr>
          <w:noProof/>
        </w:rPr>
        <w:t>[13]</w:t>
      </w:r>
      <w:r w:rsidR="00A26AF5">
        <w:fldChar w:fldCharType="end"/>
      </w:r>
      <w:r w:rsidR="00330FDA">
        <w:t>,</w:t>
      </w:r>
      <w:r w:rsidR="00A26AF5">
        <w:t xml:space="preserve"> and </w:t>
      </w:r>
      <w:r w:rsidR="00330FDA">
        <w:t xml:space="preserve">tens or hundreds of thousands of design points are typically used </w:t>
      </w:r>
      <w:r w:rsidR="00A26AF5">
        <w:t>in</w:t>
      </w:r>
      <w:r w:rsidR="00FA6746">
        <w:t xml:space="preserve"> MC and UQ techniques</w:t>
      </w:r>
      <w:r w:rsidR="00330FDA">
        <w:t>.</w:t>
      </w:r>
      <w:r w:rsidR="00FA6746">
        <w:t xml:space="preserve"> Such methods are computationally expensive, and improved numerical methods to reduce computational expense are active research fields </w:t>
      </w:r>
      <w:r w:rsidR="00FA6746">
        <w:fldChar w:fldCharType="begin" w:fldLock="1"/>
      </w:r>
      <w:r w:rsidR="0069309F">
        <w:instrText>ADDIN CSL_CITATION {"citationItems":[{"id":"ITEM-1","itemData":{"DOI":"10.1002/nme.6770","ISSN":"10970207","abstract":"An efficient approach for topology optimization under uncertainty is presented. Stochastic reduced order models (SROMs) are leveraged for the modeling and propagation of uncertainties within a robust topology optimization (RTO) formulation. The SROM approach provides an alternative to existing uncertainty quantification methods and yields a substantial improvement in efficiency over a classical Monte Carlo based approach while retaining similar accuracy when representing the uncertainty in system parameters. In particular, random input parameters can be discrete or continuous and specified either analytically (standard distributions) or numerically (dataset samples). Furthermore, multiple random quantities need not be treated as uncorrelated; an SROM can seamlessly model random vectors with arbitrary correlation structure. The nonintrusive nature of the SROM method yields an implementation that can be seen as a drop-in replacement for a simple RTO approach that leverages Monte Carlo simulation and is therefore straightforward to implement in existing topology optimization software. The proposed approach is demonstrated in the context of structural topology optimization with uncertainty in applied loads. Several numerical results are presented, covering a range of uncertainty distributions that illustrate the flexibility afforded by the general SROM method, while highlighting the efficiency and accuracy achieved in uncertainty propagation.","author":[{"dropping-particle":"","family":"Torres","given":"Alberto P.","non-dropping-particle":"","parse-names":false,"suffix":""},{"dropping-particle":"","family":"Warner","given":"James E.","non-dropping-particle":"","parse-names":false,"suffix":""},{"dropping-particle":"","family":"Aguiló","given":"Miguel A.","non-dropping-particle":"","parse-names":false,"suffix":""},{"dropping-particle":"","family":"Guest","given":"James K.","non-dropping-particle":"","parse-names":false,"suffix":""}],"container-title":"International Journal for Numerical Methods in Engineering","id":"ITEM-1","issue":"20","issued":{"date-parts":[["2021"]]},"page":"5718-5743","title":"Robust topology optimization under loading uncertainties via stochastic reduced order models","type":"article-journal","volume":"122"},"uris":["http://www.mendeley.com/documents/?uuid=9670c4a9-8f9f-4faf-b8df-ba5f8528c640"]}],"mendeley":{"formattedCitation":"[14]","plainTextFormattedCitation":"[14]","previouslyFormattedCitation":"[14]"},"properties":{"noteIndex":0},"schema":"https://github.com/citation-style-language/schema/raw/master/csl-citation.json"}</w:instrText>
      </w:r>
      <w:r w:rsidR="00FA6746">
        <w:fldChar w:fldCharType="separate"/>
      </w:r>
      <w:r w:rsidR="00B67E73" w:rsidRPr="00B67E73">
        <w:rPr>
          <w:noProof/>
        </w:rPr>
        <w:t>[14]</w:t>
      </w:r>
      <w:r w:rsidR="00FA6746">
        <w:fldChar w:fldCharType="end"/>
      </w:r>
      <w:r w:rsidR="00FA6746">
        <w:t>.</w:t>
      </w:r>
      <w:r w:rsidR="00A26AF5">
        <w:t xml:space="preserve"> </w:t>
      </w:r>
      <w:r w:rsidR="00FA6746">
        <w:t xml:space="preserve">  </w:t>
      </w:r>
      <w:r w:rsidR="001334B5">
        <w:t xml:space="preserve">Regardless of the method or use case, </w:t>
      </w:r>
      <w:r w:rsidR="00330FDA">
        <w:t>ensuring</w:t>
      </w:r>
      <w:r w:rsidR="001334B5">
        <w:t xml:space="preserve"> the relevant physics in the predicted response</w:t>
      </w:r>
      <w:r w:rsidR="00330FDA">
        <w:t xml:space="preserve"> are captured by the FEA is important</w:t>
      </w:r>
      <w:r w:rsidR="001334B5">
        <w:t>. There is strong motivation, however, to reduce computational expense and understand the trade-off between runtime and accuracy.</w:t>
      </w:r>
    </w:p>
    <w:p w14:paraId="205368C6" w14:textId="50F29CE0" w:rsidR="00365A70" w:rsidRDefault="00C701AF" w:rsidP="00C701AF">
      <w:r>
        <w:t xml:space="preserve">The focus of this study is to explore the second approach whereby fiber angles are specified at the section definition. </w:t>
      </w:r>
      <w:r w:rsidR="005464AF">
        <w:t xml:space="preserve">Investigation of the effect of fiber-angle fidelity and establishment of potential interactions with mesh refinement is important because FEA is a primary analysis tool used to evaluate tow-steered composite designs. </w:t>
      </w:r>
      <w:r>
        <w:t xml:space="preserve">Examples of tow-steered flat-plate designs ranging from large- to small-radius-of-curvature tow </w:t>
      </w:r>
      <w:r>
        <w:lastRenderedPageBreak/>
        <w:t xml:space="preserve">paths are considered where each design has constant radius of curvature </w:t>
      </w:r>
      <w:r w:rsidR="00D90CA8">
        <w:t xml:space="preserve">(RC) </w:t>
      </w:r>
      <w:r>
        <w:t xml:space="preserve">for the tow-steered fiber paths. The </w:t>
      </w:r>
      <w:r w:rsidR="00E863FB">
        <w:t>effect of fiber-angle fidelity</w:t>
      </w:r>
      <w:r w:rsidR="00E93821">
        <w:t xml:space="preserve"> </w:t>
      </w:r>
      <w:r w:rsidR="00BB7AE3">
        <w:t xml:space="preserve">is studied </w:t>
      </w:r>
      <w:r w:rsidR="00E93821">
        <w:t xml:space="preserve">by using </w:t>
      </w:r>
      <w:r w:rsidR="00BB7AE3">
        <w:t xml:space="preserve">two parameters: </w:t>
      </w:r>
      <w:r w:rsidR="00E93821">
        <w:t xml:space="preserve">a fiber-rounding parameter </w:t>
      </w:r>
      <w:r w:rsidR="00BB7AE3">
        <w:t>and</w:t>
      </w:r>
      <w:r w:rsidR="00E93821">
        <w:t xml:space="preserve"> element size</w:t>
      </w:r>
      <w:r>
        <w:t xml:space="preserve">. The influence of </w:t>
      </w:r>
      <w:r w:rsidR="00E93821">
        <w:t>the fiber-rounding and element size</w:t>
      </w:r>
      <w:r>
        <w:t xml:space="preserve"> </w:t>
      </w:r>
      <w:r w:rsidR="006017D6">
        <w:t>parameters</w:t>
      </w:r>
      <w:r>
        <w:t xml:space="preserve"> on design metrics such as force, displacement, stress, and analysis preprocessing time are assessed by performing linear</w:t>
      </w:r>
      <w:r w:rsidR="00E93821">
        <w:t xml:space="preserve"> elastic</w:t>
      </w:r>
      <w:r>
        <w:t xml:space="preserve"> analyses</w:t>
      </w:r>
      <w:r w:rsidR="00E93821">
        <w:t xml:space="preserve"> of a composite plate subjected to</w:t>
      </w:r>
      <w:r>
        <w:t xml:space="preserve"> simple loading conditions</w:t>
      </w:r>
      <w:r w:rsidR="00E93821">
        <w:t xml:space="preserve"> (tension, pressure, and compression)</w:t>
      </w:r>
      <w:r>
        <w:t xml:space="preserve">. The methodology </w:t>
      </w:r>
      <w:r w:rsidR="00626E6B">
        <w:t>is</w:t>
      </w:r>
      <w:r>
        <w:t xml:space="preserve"> discussed in the </w:t>
      </w:r>
      <w:r w:rsidR="00002DCA">
        <w:t xml:space="preserve">next </w:t>
      </w:r>
      <w:r>
        <w:t>section. Results</w:t>
      </w:r>
      <w:r w:rsidR="009937A9">
        <w:t xml:space="preserve"> from the analyses</w:t>
      </w:r>
      <w:r>
        <w:t xml:space="preserve"> are </w:t>
      </w:r>
      <w:r w:rsidR="009937A9">
        <w:t xml:space="preserve">then presented </w:t>
      </w:r>
      <w:r w:rsidR="00E93821">
        <w:t xml:space="preserve">and </w:t>
      </w:r>
      <w:r w:rsidR="009937A9">
        <w:t>discuss</w:t>
      </w:r>
      <w:r w:rsidR="00BB7AE3">
        <w:t>ed</w:t>
      </w:r>
      <w:r w:rsidR="009937A9">
        <w:t xml:space="preserve">. </w:t>
      </w:r>
      <w:r w:rsidR="00002DCA">
        <w:t xml:space="preserve">Finally, concluding </w:t>
      </w:r>
      <w:r w:rsidR="009937A9">
        <w:t>remarks</w:t>
      </w:r>
      <w:r w:rsidR="00B67E73">
        <w:t xml:space="preserve"> are</w:t>
      </w:r>
      <w:r w:rsidR="00967460">
        <w:t xml:space="preserve"> given at the end</w:t>
      </w:r>
      <w:r w:rsidR="009937A9">
        <w:t>.</w:t>
      </w:r>
    </w:p>
    <w:p w14:paraId="54B6A639" w14:textId="72D64183" w:rsidR="00365A70" w:rsidRDefault="00365A70" w:rsidP="005B1D04">
      <w:pPr>
        <w:ind w:firstLine="0"/>
      </w:pPr>
    </w:p>
    <w:p w14:paraId="331FCC31" w14:textId="77777777" w:rsidR="00C139A8" w:rsidRDefault="00C139A8" w:rsidP="005B1D04">
      <w:pPr>
        <w:ind w:firstLine="0"/>
      </w:pPr>
    </w:p>
    <w:p w14:paraId="562565FA" w14:textId="70E8FA84" w:rsidR="00365A70" w:rsidRDefault="00365A70" w:rsidP="00365A70">
      <w:pPr>
        <w:pStyle w:val="Heading1"/>
      </w:pPr>
      <w:r>
        <w:t>METHODOLOGY</w:t>
      </w:r>
    </w:p>
    <w:p w14:paraId="734C5813" w14:textId="503D7BBF" w:rsidR="00365A70" w:rsidRDefault="00365A70" w:rsidP="00365A70"/>
    <w:p w14:paraId="71C445D9" w14:textId="72665DA9" w:rsidR="00055E73" w:rsidRDefault="00D90CA8" w:rsidP="009A0FD6">
      <w:r>
        <w:t>The methodology used to investigate possible interaction between parameters is styled after a simple parametric study whereby one parameter is changed while all others remain uncha</w:t>
      </w:r>
      <w:r w:rsidR="00404D03">
        <w:t>n</w:t>
      </w:r>
      <w:r>
        <w:t>ged.</w:t>
      </w:r>
      <w:r w:rsidR="009A0FD6">
        <w:t xml:space="preserve"> </w:t>
      </w:r>
      <w:r w:rsidR="00404D03">
        <w:t xml:space="preserve">The parameters </w:t>
      </w:r>
      <w:r w:rsidR="00653EDC">
        <w:t xml:space="preserve">investigated </w:t>
      </w:r>
      <w:r w:rsidR="00404D03">
        <w:t xml:space="preserve">in this study include </w:t>
      </w:r>
      <w:r w:rsidR="00055E73">
        <w:t>three</w:t>
      </w:r>
      <w:r w:rsidR="00404D03">
        <w:t xml:space="preserve"> loading scenarios, RC, element sizes, and </w:t>
      </w:r>
      <w:r w:rsidR="00055E73">
        <w:t>fiber-rounding.</w:t>
      </w:r>
      <w:r w:rsidR="00653EDC">
        <w:t xml:space="preserve"> Each parameter is described in subsections that follow.</w:t>
      </w:r>
    </w:p>
    <w:p w14:paraId="6D4F7E69" w14:textId="08A12998" w:rsidR="00653EDC" w:rsidRDefault="00653EDC" w:rsidP="0056493A">
      <w:r>
        <w:t xml:space="preserve">The </w:t>
      </w:r>
      <w:r w:rsidR="00002DCA">
        <w:t xml:space="preserve">general-purpose </w:t>
      </w:r>
      <w:r>
        <w:t>commercial FEA software Abaqus</w:t>
      </w:r>
      <w:r>
        <w:rPr>
          <w:rStyle w:val="FootnoteReference"/>
        </w:rPr>
        <w:footnoteReference w:id="2"/>
      </w:r>
      <w:r>
        <w:t xml:space="preserve"> </w:t>
      </w:r>
      <w:r>
        <w:fldChar w:fldCharType="begin" w:fldLock="1"/>
      </w:r>
      <w:r>
        <w:instrText>ADDIN CSL_CITATION {"citationItems":[{"id":"ITEM-1","itemData":{"id":"ITEM-1","issued":{"date-parts":[["2018"]]},"number":"6.18","publisher":"Dassault Systemes Simulia Corp.","publisher-place":"Providence, RI, USA","title":"Abaqus Standard","type":"article"},"uris":["http://www.mendeley.com/documents/?uuid=fc4bb4f8-02d3-4933-9e1b-41dcd5ed74f8"]}],"mendeley":{"formattedCitation":"[15]","plainTextFormattedCitation":"[15]","previouslyFormattedCitation":"[15]"},"properties":{"noteIndex":0},"schema":"https://github.com/citation-style-language/schema/raw/master/csl-citation.json"}</w:instrText>
      </w:r>
      <w:r>
        <w:fldChar w:fldCharType="separate"/>
      </w:r>
      <w:r w:rsidRPr="00B67E73">
        <w:rPr>
          <w:noProof/>
        </w:rPr>
        <w:t>[15]</w:t>
      </w:r>
      <w:r>
        <w:fldChar w:fldCharType="end"/>
      </w:r>
      <w:r>
        <w:t xml:space="preserve"> is used to perform the analysis. </w:t>
      </w:r>
      <w:r w:rsidR="00843A22">
        <w:t>The plate</w:t>
      </w:r>
      <w:r>
        <w:t xml:space="preserve"> used in this study</w:t>
      </w:r>
      <w:r w:rsidR="00843A22">
        <w:t xml:space="preserve"> has dimensions of </w:t>
      </w:r>
      <w:r w:rsidR="0014056A">
        <w:t>36-</w:t>
      </w:r>
      <w:r w:rsidR="00D22611">
        <w:t>in.</w:t>
      </w:r>
      <w:r w:rsidR="00843A22">
        <w:t xml:space="preserve"> in length and </w:t>
      </w:r>
      <w:r w:rsidR="0014056A">
        <w:t>24-</w:t>
      </w:r>
      <w:r w:rsidR="00D22611">
        <w:t>in.</w:t>
      </w:r>
      <w:r w:rsidR="00843A22">
        <w:t xml:space="preserve"> in width</w:t>
      </w:r>
      <w:r w:rsidR="0014056A">
        <w:t>,</w:t>
      </w:r>
      <w:r>
        <w:t xml:space="preserve"> and a planform view depicting a representative tow-steered ply is shown in </w:t>
      </w:r>
      <w:r w:rsidR="00DA455C">
        <w:fldChar w:fldCharType="begin"/>
      </w:r>
      <w:r w:rsidR="00DA455C">
        <w:instrText xml:space="preserve"> REF _Ref133778269 \h </w:instrText>
      </w:r>
      <w:r w:rsidR="00DA455C">
        <w:fldChar w:fldCharType="separate"/>
      </w:r>
      <w:r w:rsidR="0063380A">
        <w:t xml:space="preserve">Figure </w:t>
      </w:r>
      <w:r w:rsidR="0063380A">
        <w:rPr>
          <w:noProof/>
        </w:rPr>
        <w:t>1</w:t>
      </w:r>
      <w:r w:rsidR="00DA455C">
        <w:fldChar w:fldCharType="end"/>
      </w:r>
      <w:r w:rsidR="00843A22">
        <w:t>.</w:t>
      </w:r>
      <w:r w:rsidR="009A0FD6">
        <w:t xml:space="preserve"> </w:t>
      </w:r>
    </w:p>
    <w:p w14:paraId="3C97D0E0" w14:textId="7D855EAC" w:rsidR="00653EDC" w:rsidRDefault="00653EDC" w:rsidP="009A0FD6"/>
    <w:p w14:paraId="3A6D8BE6" w14:textId="6CE59419" w:rsidR="00241CDD" w:rsidRDefault="00241CDD" w:rsidP="00365A70">
      <w:pPr>
        <w:pStyle w:val="Heading2"/>
      </w:pPr>
      <w:r>
        <w:t>Loading Scenarios</w:t>
      </w:r>
    </w:p>
    <w:p w14:paraId="3E6F8336" w14:textId="57097978" w:rsidR="00241CDD" w:rsidRDefault="00241CDD" w:rsidP="00241CDD"/>
    <w:p w14:paraId="2752A4D3" w14:textId="7DF0217B" w:rsidR="00DF66A1" w:rsidRDefault="002900BB" w:rsidP="009A0FD6">
      <w:r>
        <w:t>Th</w:t>
      </w:r>
      <w:r w:rsidR="00E32FB7">
        <w:t>e th</w:t>
      </w:r>
      <w:r>
        <w:t>ree loading scenarios considered in this study</w:t>
      </w:r>
      <w:r w:rsidR="00E32FB7">
        <w:t xml:space="preserve"> were an</w:t>
      </w:r>
      <w:r w:rsidR="00DF66A1">
        <w:t xml:space="preserve"> a</w:t>
      </w:r>
      <w:r>
        <w:t xml:space="preserve">xial </w:t>
      </w:r>
      <w:r w:rsidR="00DF66A1">
        <w:t>tension</w:t>
      </w:r>
      <w:r>
        <w:t xml:space="preserve"> load, an applied constant</w:t>
      </w:r>
      <w:r w:rsidR="00DF66A1">
        <w:t xml:space="preserve"> through-thickness-direction</w:t>
      </w:r>
      <w:r>
        <w:t xml:space="preserve"> pressure</w:t>
      </w:r>
      <w:r w:rsidR="00DF66A1">
        <w:t xml:space="preserve"> load</w:t>
      </w:r>
      <w:r>
        <w:t xml:space="preserve">, and </w:t>
      </w:r>
      <w:r w:rsidR="00DF66A1">
        <w:t>an axial</w:t>
      </w:r>
      <w:r>
        <w:t xml:space="preserve"> compression </w:t>
      </w:r>
      <w:r w:rsidR="00DF66A1">
        <w:t>load</w:t>
      </w:r>
      <w:r w:rsidR="00A245A0">
        <w:t>.</w:t>
      </w:r>
      <w:r w:rsidR="009A0FD6">
        <w:t xml:space="preserve"> </w:t>
      </w:r>
      <w:r w:rsidR="00361802">
        <w:t xml:space="preserve">The </w:t>
      </w:r>
      <w:r w:rsidR="008B24E1">
        <w:t xml:space="preserve">implemented </w:t>
      </w:r>
      <w:r w:rsidR="00361802">
        <w:t xml:space="preserve">boundary conditions for each loading scenario are provided in </w:t>
      </w:r>
      <w:r w:rsidR="00361802">
        <w:fldChar w:fldCharType="begin"/>
      </w:r>
      <w:r w:rsidR="00361802">
        <w:instrText xml:space="preserve"> REF _Ref133778269 \h </w:instrText>
      </w:r>
      <w:r w:rsidR="00361802">
        <w:fldChar w:fldCharType="separate"/>
      </w:r>
      <w:r w:rsidR="0063380A">
        <w:t xml:space="preserve">Figure </w:t>
      </w:r>
      <w:r w:rsidR="0063380A">
        <w:rPr>
          <w:noProof/>
        </w:rPr>
        <w:t>1</w:t>
      </w:r>
      <w:r w:rsidR="00361802">
        <w:fldChar w:fldCharType="end"/>
      </w:r>
      <w:r w:rsidR="00361802">
        <w:t xml:space="preserve">. </w:t>
      </w:r>
      <w:r w:rsidR="00D623A8">
        <w:t xml:space="preserve">The tensile and pressure </w:t>
      </w:r>
      <w:r w:rsidR="00361802">
        <w:t>scenarios</w:t>
      </w:r>
      <w:r w:rsidR="00D623A8">
        <w:t xml:space="preserve"> were analyzed using a static analysis, and the compression </w:t>
      </w:r>
      <w:r w:rsidR="00361802">
        <w:t>scenario</w:t>
      </w:r>
      <w:r w:rsidR="00D623A8">
        <w:t xml:space="preserve"> was analyzed using an eigenvalue approach.</w:t>
      </w:r>
      <w:r w:rsidR="009A0FD6">
        <w:t xml:space="preserve"> </w:t>
      </w:r>
    </w:p>
    <w:p w14:paraId="4DB07D91" w14:textId="7E2CE3F5" w:rsidR="00DF66A1" w:rsidRDefault="00F92DBF" w:rsidP="009A0FD6">
      <w:r>
        <w:rPr>
          <w:noProof/>
        </w:rPr>
        <mc:AlternateContent>
          <mc:Choice Requires="wpg">
            <w:drawing>
              <wp:anchor distT="0" distB="0" distL="114300" distR="114300" simplePos="0" relativeHeight="251680768" behindDoc="0" locked="0" layoutInCell="1" allowOverlap="1" wp14:anchorId="37A63D62" wp14:editId="4511EE75">
                <wp:simplePos x="0" y="0"/>
                <wp:positionH relativeFrom="column">
                  <wp:posOffset>-4445</wp:posOffset>
                </wp:positionH>
                <wp:positionV relativeFrom="margin">
                  <wp:posOffset>5615940</wp:posOffset>
                </wp:positionV>
                <wp:extent cx="5138420" cy="2265045"/>
                <wp:effectExtent l="0" t="0" r="5080" b="1905"/>
                <wp:wrapTopAndBottom/>
                <wp:docPr id="8" name="Group 8"/>
                <wp:cNvGraphicFramePr/>
                <a:graphic xmlns:a="http://schemas.openxmlformats.org/drawingml/2006/main">
                  <a:graphicData uri="http://schemas.microsoft.com/office/word/2010/wordprocessingGroup">
                    <wpg:wgp>
                      <wpg:cNvGrpSpPr/>
                      <wpg:grpSpPr>
                        <a:xfrm>
                          <a:off x="0" y="0"/>
                          <a:ext cx="5138420" cy="2265045"/>
                          <a:chOff x="0" y="-17584"/>
                          <a:chExt cx="5138420" cy="2265826"/>
                        </a:xfrm>
                      </wpg:grpSpPr>
                      <pic:pic xmlns:pic="http://schemas.openxmlformats.org/drawingml/2006/picture">
                        <pic:nvPicPr>
                          <pic:cNvPr id="2" name="Picture 2"/>
                          <pic:cNvPicPr>
                            <a:picLocks noChangeAspect="1"/>
                          </pic:cNvPicPr>
                        </pic:nvPicPr>
                        <pic:blipFill>
                          <a:blip r:embed="rId8"/>
                          <a:srcRect t="2300" b="2300"/>
                          <a:stretch/>
                        </pic:blipFill>
                        <pic:spPr bwMode="auto">
                          <a:xfrm>
                            <a:off x="0" y="-17584"/>
                            <a:ext cx="5138420" cy="2065710"/>
                          </a:xfrm>
                          <a:prstGeom prst="rect">
                            <a:avLst/>
                          </a:prstGeom>
                          <a:ln>
                            <a:noFill/>
                          </a:ln>
                          <a:extLst>
                            <a:ext uri="{53640926-AAD7-44D8-BBD7-CCE9431645EC}">
                              <a14:shadowObscured xmlns:a14="http://schemas.microsoft.com/office/drawing/2010/main"/>
                            </a:ext>
                          </a:extLst>
                        </pic:spPr>
                      </pic:pic>
                      <wps:wsp>
                        <wps:cNvPr id="7" name="Text Box 7"/>
                        <wps:cNvSpPr txBox="1"/>
                        <wps:spPr>
                          <a:xfrm>
                            <a:off x="0" y="2048510"/>
                            <a:ext cx="5138420" cy="199732"/>
                          </a:xfrm>
                          <a:prstGeom prst="rect">
                            <a:avLst/>
                          </a:prstGeom>
                          <a:solidFill>
                            <a:prstClr val="white"/>
                          </a:solidFill>
                          <a:ln>
                            <a:noFill/>
                          </a:ln>
                        </wps:spPr>
                        <wps:txbx>
                          <w:txbxContent>
                            <w:p w14:paraId="2949E199" w14:textId="727ED4FA" w:rsidR="00330FDA" w:rsidRPr="00633247" w:rsidRDefault="00330FDA" w:rsidP="00DA455C">
                              <w:pPr>
                                <w:pStyle w:val="Caption"/>
                                <w:rPr>
                                  <w:noProof/>
                                  <w:sz w:val="24"/>
                                  <w:szCs w:val="24"/>
                                </w:rPr>
                              </w:pPr>
                              <w:bookmarkStart w:id="0" w:name="_Ref133778269"/>
                              <w:r>
                                <w:t xml:space="preserve">Figure </w:t>
                              </w:r>
                              <w:r w:rsidR="00C163DB">
                                <w:fldChar w:fldCharType="begin"/>
                              </w:r>
                              <w:r w:rsidR="00C163DB">
                                <w:instrText xml:space="preserve"> SEQ Figure \* ARABIC </w:instrText>
                              </w:r>
                              <w:r w:rsidR="00C163DB">
                                <w:fldChar w:fldCharType="separate"/>
                              </w:r>
                              <w:r w:rsidR="0063380A">
                                <w:rPr>
                                  <w:noProof/>
                                </w:rPr>
                                <w:t>1</w:t>
                              </w:r>
                              <w:r w:rsidR="00C163DB">
                                <w:rPr>
                                  <w:noProof/>
                                </w:rPr>
                                <w:fldChar w:fldCharType="end"/>
                              </w:r>
                              <w:bookmarkEnd w:id="0"/>
                              <w:r>
                                <w:t>:  Tow-steered plate with boundary conditions</w:t>
                              </w:r>
                              <w:r w:rsidR="00687FE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7A63D62" id="Group 8" o:spid="_x0000_s1026" style="position:absolute;left:0;text-align:left;margin-left:-.35pt;margin-top:442.2pt;width:404.6pt;height:178.35pt;z-index:251680768;mso-position-vertical-relative:margin;mso-height-relative:margin" coordorigin=",-175" coordsize="51384,226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top:-175;width:51384;height:206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">
                  <v:imagedata r:id="rId9" o:title="" croptop="1507f" cropbottom="1507f"/>
                </v:shape>
                <v:shapetype id="_x0000_t202" coordsize="21600,21600" o:spt="202" path="m,l,21600r21600,l21600,xe">
                  <v:stroke joinstyle="miter"/>
                  <v:path gradientshapeok="t" o:connecttype="rect"/>
                </v:shapetype>
                <v:shape id="Text Box 7" o:spid="_x0000_s1028" type="#_x0000_t202" style="position:absolute;top:20485;width:51384;height:1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" stroked="f">
                  <v:textbox inset="0,0,0,0">
                    <w:txbxContent>
                      <w:p w14:paraId="2949E199" w14:textId="727ED4FA" w:rsidR="00330FDA" w:rsidRPr="00633247" w:rsidRDefault="00330FDA" w:rsidP="00DA455C">
                        <w:pPr>
                          <w:pStyle w:val="Caption"/>
                          <w:rPr>
                            <w:noProof/>
                            <w:sz w:val="24"/>
                            <w:szCs w:val="24"/>
                          </w:rPr>
                        </w:pPr>
                        <w:bookmarkStart w:id="1" w:name="_Ref133778269"/>
                        <w:r>
                          <w:t xml:space="preserve">Figure </w:t>
                        </w:r>
                        <w:r w:rsidR="00C163DB">
                          <w:fldChar w:fldCharType="begin"/>
                        </w:r>
                        <w:r w:rsidR="00C163DB">
                          <w:instrText xml:space="preserve"> SEQ Figure \* ARABIC </w:instrText>
                        </w:r>
                        <w:r w:rsidR="00C163DB">
                          <w:fldChar w:fldCharType="separate"/>
                        </w:r>
                        <w:r w:rsidR="0063380A">
                          <w:rPr>
                            <w:noProof/>
                          </w:rPr>
                          <w:t>1</w:t>
                        </w:r>
                        <w:r w:rsidR="00C163DB">
                          <w:rPr>
                            <w:noProof/>
                          </w:rPr>
                          <w:fldChar w:fldCharType="end"/>
                        </w:r>
                        <w:bookmarkEnd w:id="1"/>
                        <w:r>
                          <w:t>:  Tow-steered plate with boundary conditions</w:t>
                        </w:r>
                        <w:r w:rsidR="00687FE2">
                          <w:t>.</w:t>
                        </w:r>
                      </w:p>
                    </w:txbxContent>
                  </v:textbox>
                </v:shape>
                <w10:wrap type="topAndBottom" anchory="margin"/>
              </v:group>
            </w:pict>
          </mc:Fallback>
        </mc:AlternateContent>
      </w:r>
      <w:r w:rsidR="00DF66A1">
        <w:t>Axial te</w:t>
      </w:r>
      <w:r w:rsidR="000F3FBC">
        <w:t xml:space="preserve">nsion is </w:t>
      </w:r>
      <w:r w:rsidR="00DF66A1">
        <w:t xml:space="preserve">imparted to the plate </w:t>
      </w:r>
      <w:r w:rsidR="000F3FBC">
        <w:t>as a specified</w:t>
      </w:r>
      <w:r w:rsidR="00DF66A1">
        <w:t xml:space="preserve"> constant 0.072</w:t>
      </w:r>
      <w:r w:rsidR="00687FE2">
        <w:t>-</w:t>
      </w:r>
      <w:r w:rsidR="00D22611">
        <w:t>in.</w:t>
      </w:r>
      <w:r w:rsidR="000F3FBC">
        <w:t xml:space="preserve"> displacement</w:t>
      </w:r>
      <w:r w:rsidR="00DF66A1">
        <w:t xml:space="preserve"> in the global X-direction</w:t>
      </w:r>
      <w:r w:rsidR="000F3FBC">
        <w:t>.</w:t>
      </w:r>
      <w:r w:rsidR="009A0FD6">
        <w:t xml:space="preserve"> </w:t>
      </w:r>
      <w:r w:rsidR="00DB3C2C">
        <w:t xml:space="preserve">Metrics used to evaluate the tension analyses are total resultant </w:t>
      </w:r>
      <w:r w:rsidR="00DB3C2C">
        <w:lastRenderedPageBreak/>
        <w:t xml:space="preserve">force in the extension direction, </w:t>
      </w:r>
      <w:r w:rsidR="00272839">
        <w:t xml:space="preserve">maximum centroid </w:t>
      </w:r>
      <w:r w:rsidR="00DB3C2C">
        <w:t xml:space="preserve">shell section average stress in the extension direction, and </w:t>
      </w:r>
      <w:r w:rsidR="00272839">
        <w:t>maximum</w:t>
      </w:r>
      <w:r w:rsidR="00DB3C2C">
        <w:t xml:space="preserve"> Tsai-Hill </w:t>
      </w:r>
      <w:r w:rsidR="00B67E73">
        <w:t>f</w:t>
      </w:r>
      <w:r w:rsidR="00DB3C2C">
        <w:t xml:space="preserve">ailure </w:t>
      </w:r>
      <w:r w:rsidR="00B67E73">
        <w:t>i</w:t>
      </w:r>
      <w:r w:rsidR="00DB3C2C">
        <w:t>ndex.</w:t>
      </w:r>
      <w:r w:rsidR="009A0FD6">
        <w:t xml:space="preserve"> </w:t>
      </w:r>
    </w:p>
    <w:p w14:paraId="2CEF9052" w14:textId="71D5C89C" w:rsidR="001E4808" w:rsidRDefault="00F95C08" w:rsidP="009A0FD6">
      <w:r>
        <w:t xml:space="preserve">The pressure load is </w:t>
      </w:r>
      <w:r w:rsidR="0014056A">
        <w:t>a</w:t>
      </w:r>
      <w:r w:rsidR="000F3FBC">
        <w:t xml:space="preserve">pplied </w:t>
      </w:r>
      <w:r>
        <w:t xml:space="preserve">as a </w:t>
      </w:r>
      <w:r w:rsidR="000F3FBC">
        <w:t>constant</w:t>
      </w:r>
      <w:r w:rsidR="00DF66A1">
        <w:t xml:space="preserve"> through-</w:t>
      </w:r>
      <w:r>
        <w:t>thickness-</w:t>
      </w:r>
      <w:r w:rsidR="00DF66A1">
        <w:t>direction</w:t>
      </w:r>
      <w:r w:rsidR="000F3FBC">
        <w:t xml:space="preserve"> pressure of 1.0</w:t>
      </w:r>
      <w:r w:rsidR="00DF66A1">
        <w:t xml:space="preserve"> psi </w:t>
      </w:r>
      <w:r w:rsidR="000F3FBC">
        <w:t xml:space="preserve">applied to the </w:t>
      </w:r>
      <w:r w:rsidR="00272839">
        <w:t>positive</w:t>
      </w:r>
      <w:r w:rsidR="00843A22">
        <w:t>-</w:t>
      </w:r>
      <w:r w:rsidR="00272839">
        <w:t>Z</w:t>
      </w:r>
      <w:r w:rsidR="000F3FBC">
        <w:t xml:space="preserve"> surface of the plate</w:t>
      </w:r>
      <w:r>
        <w:t>, which</w:t>
      </w:r>
      <w:r w:rsidR="00DF66A1">
        <w:t xml:space="preserve"> result</w:t>
      </w:r>
      <w:r>
        <w:t>s</w:t>
      </w:r>
      <w:r w:rsidR="00DF66A1">
        <w:t xml:space="preserve"> in a total applied load of 864 lb.</w:t>
      </w:r>
      <w:r w:rsidR="009A0FD6">
        <w:t xml:space="preserve"> </w:t>
      </w:r>
      <w:r w:rsidR="00DB3C2C">
        <w:t xml:space="preserve">Metrics used to evaluate the </w:t>
      </w:r>
      <w:r w:rsidR="00DF66A1">
        <w:t>pressure</w:t>
      </w:r>
      <w:r w:rsidR="00DB3C2C">
        <w:t xml:space="preserve"> analyses are minimum (i.e.</w:t>
      </w:r>
      <w:r>
        <w:t>,</w:t>
      </w:r>
      <w:r w:rsidR="00DB3C2C">
        <w:t xml:space="preserve"> most negative) Z</w:t>
      </w:r>
      <w:r w:rsidR="00DF66A1">
        <w:t>-</w:t>
      </w:r>
      <w:r w:rsidR="00DB3C2C">
        <w:t xml:space="preserve">direction displacement, </w:t>
      </w:r>
      <w:r w:rsidR="00272839">
        <w:t xml:space="preserve">maximum </w:t>
      </w:r>
      <w:r>
        <w:t>shell-</w:t>
      </w:r>
      <w:r w:rsidR="00DB3C2C">
        <w:t xml:space="preserve">section average stress in the </w:t>
      </w:r>
      <w:r w:rsidR="00DF669F">
        <w:br/>
      </w:r>
      <w:r w:rsidR="00DB3C2C">
        <w:t xml:space="preserve">X-direction, and </w:t>
      </w:r>
      <w:r w:rsidR="00272839">
        <w:t>maximum</w:t>
      </w:r>
      <w:r w:rsidR="00DB3C2C">
        <w:t xml:space="preserve"> Tsai-Hill </w:t>
      </w:r>
      <w:r w:rsidR="00B67E73">
        <w:t>f</w:t>
      </w:r>
      <w:r w:rsidR="00DB3C2C">
        <w:t xml:space="preserve">ailure </w:t>
      </w:r>
      <w:r w:rsidR="00B67E73">
        <w:t>i</w:t>
      </w:r>
      <w:r w:rsidR="00DB3C2C">
        <w:t>ndex.</w:t>
      </w:r>
      <w:r w:rsidR="009A0FD6">
        <w:t xml:space="preserve"> </w:t>
      </w:r>
    </w:p>
    <w:p w14:paraId="2B725D12" w14:textId="6E222EF1" w:rsidR="00DB3C2C" w:rsidRPr="00241CDD" w:rsidRDefault="001E4808" w:rsidP="009A0FD6">
      <w:r>
        <w:t>For the axial compression scenario, an a</w:t>
      </w:r>
      <w:r w:rsidR="00DB3C2C">
        <w:t xml:space="preserve">pplied constant shell edge loading of </w:t>
      </w:r>
      <w:r w:rsidR="0014056A">
        <w:br/>
      </w:r>
      <w:r w:rsidR="00DB3C2C">
        <w:t>1.0</w:t>
      </w:r>
      <w:r w:rsidR="0083314B">
        <w:t xml:space="preserve"> </w:t>
      </w:r>
      <w:proofErr w:type="spellStart"/>
      <w:r w:rsidR="00D22611">
        <w:t>lb</w:t>
      </w:r>
      <w:proofErr w:type="spellEnd"/>
      <w:r>
        <w:t>/in.</w:t>
      </w:r>
      <w:r w:rsidR="00DB3C2C">
        <w:t xml:space="preserve"> is applied to the short edges of the plate</w:t>
      </w:r>
      <w:r>
        <w:t xml:space="preserve"> resulting in a total applied load of </w:t>
      </w:r>
      <w:r w:rsidR="0014056A">
        <w:br/>
        <w:t>24</w:t>
      </w:r>
      <w:r w:rsidR="0083314B">
        <w:t xml:space="preserve"> </w:t>
      </w:r>
      <w:r>
        <w:t>lb</w:t>
      </w:r>
      <w:r w:rsidR="00DB3C2C">
        <w:t>.</w:t>
      </w:r>
      <w:r w:rsidR="009A0FD6">
        <w:t xml:space="preserve"> </w:t>
      </w:r>
      <w:r w:rsidR="00DB3C2C">
        <w:t xml:space="preserve">Metrics used to evaluate the </w:t>
      </w:r>
      <w:r>
        <w:t>compression</w:t>
      </w:r>
      <w:r w:rsidR="00DB3C2C">
        <w:t xml:space="preserve"> analyses are the first three predicted buckling </w:t>
      </w:r>
      <w:r>
        <w:t>loads</w:t>
      </w:r>
      <w:r w:rsidR="00A245A0">
        <w:t>.</w:t>
      </w:r>
      <w:r w:rsidR="00DF66A1" w:rsidRPr="00DF66A1">
        <w:t xml:space="preserve"> </w:t>
      </w:r>
    </w:p>
    <w:p w14:paraId="75BCE6D1" w14:textId="77777777" w:rsidR="00241CDD" w:rsidRDefault="00241CDD" w:rsidP="00CA3F27"/>
    <w:p w14:paraId="60F69357" w14:textId="2FE712D8" w:rsidR="00365A70" w:rsidRDefault="006600BA" w:rsidP="00365A70">
      <w:pPr>
        <w:pStyle w:val="Heading2"/>
      </w:pPr>
      <w:r>
        <w:t xml:space="preserve">Radius-of-curvature and </w:t>
      </w:r>
      <w:r w:rsidR="00302689">
        <w:t>Plate</w:t>
      </w:r>
      <w:r>
        <w:t xml:space="preserve"> Design</w:t>
      </w:r>
      <w:r w:rsidR="0067732E">
        <w:t>s</w:t>
      </w:r>
    </w:p>
    <w:p w14:paraId="663048B3" w14:textId="6561E81F" w:rsidR="002900BB" w:rsidRDefault="002900BB" w:rsidP="002900BB"/>
    <w:p w14:paraId="796CF6A8" w14:textId="31AC9DCD" w:rsidR="006600BA" w:rsidRDefault="002900BB" w:rsidP="009A0FD6">
      <w:r>
        <w:t>Five tow-steered designs were analyzed in this study.</w:t>
      </w:r>
      <w:r w:rsidR="009A0FD6">
        <w:t xml:space="preserve"> </w:t>
      </w:r>
      <w:r>
        <w:t xml:space="preserve">Each design </w:t>
      </w:r>
      <w:r w:rsidR="0067732E">
        <w:t>is a combination of</w:t>
      </w:r>
      <w:r>
        <w:t xml:space="preserve"> unidirectional and tow-steered plies.</w:t>
      </w:r>
      <w:r w:rsidR="009A0FD6">
        <w:t xml:space="preserve"> </w:t>
      </w:r>
      <w:r>
        <w:t>The tow-steered patterns varied among the five designs</w:t>
      </w:r>
      <w:r w:rsidR="006600BA">
        <w:t xml:space="preserve"> to study a range of tow-steering </w:t>
      </w:r>
      <w:r w:rsidR="00404D03">
        <w:t>RC</w:t>
      </w:r>
      <w:r w:rsidR="008B24E1">
        <w:t>s</w:t>
      </w:r>
      <w:r>
        <w:t>.</w:t>
      </w:r>
      <w:r w:rsidR="009A0FD6">
        <w:t xml:space="preserve"> </w:t>
      </w:r>
      <w:r w:rsidR="0067732E">
        <w:t xml:space="preserve">The </w:t>
      </w:r>
      <w:r w:rsidR="00404D03">
        <w:t>RC</w:t>
      </w:r>
      <w:r w:rsidR="0067732E">
        <w:t xml:space="preserve"> </w:t>
      </w:r>
      <w:r w:rsidR="00424CBA">
        <w:t>range</w:t>
      </w:r>
      <w:r w:rsidR="001E4808">
        <w:t>d</w:t>
      </w:r>
      <w:r w:rsidR="0067732E">
        <w:t xml:space="preserve"> from 69.55 </w:t>
      </w:r>
      <w:r w:rsidR="001E4808">
        <w:t>in.</w:t>
      </w:r>
      <w:r w:rsidR="00424CBA">
        <w:t xml:space="preserve"> </w:t>
      </w:r>
      <w:r w:rsidR="0067732E">
        <w:t>to 20.87</w:t>
      </w:r>
      <w:r w:rsidR="00687FE2">
        <w:t> </w:t>
      </w:r>
      <w:r w:rsidR="001E4808">
        <w:t xml:space="preserve">in. </w:t>
      </w:r>
      <w:r w:rsidR="001E4808" w:rsidRPr="001E4808">
        <w:t>This range was selected because it spans from approximately</w:t>
      </w:r>
      <w:r w:rsidR="00B33EB5">
        <w:t xml:space="preserve"> </w:t>
      </w:r>
      <w:r w:rsidR="001E4808" w:rsidRPr="001E4808">
        <w:t xml:space="preserve">twice (at 69.55 in.) to slightly-less-than (at 20.78 in.) the approximate </w:t>
      </w:r>
      <w:r w:rsidR="0014056A" w:rsidRPr="001E4808">
        <w:t>35</w:t>
      </w:r>
      <w:r w:rsidR="0014056A">
        <w:t>-</w:t>
      </w:r>
      <w:r w:rsidR="00D22611">
        <w:t>in.</w:t>
      </w:r>
      <w:r w:rsidR="001E4808" w:rsidRPr="001E4808">
        <w:t xml:space="preserve"> minimum steering radius at </w:t>
      </w:r>
      <w:r w:rsidR="005B2BB0">
        <w:t xml:space="preserve">the </w:t>
      </w:r>
      <w:r w:rsidR="008B24E1">
        <w:t xml:space="preserve">NASA </w:t>
      </w:r>
      <w:r w:rsidR="001E4808" w:rsidRPr="001E4808">
        <w:t xml:space="preserve">Langley Research Center Integrated Structural Assembly for Advanced Composite </w:t>
      </w:r>
      <w:r w:rsidR="001E4808">
        <w:t xml:space="preserve">(ISAAC) </w:t>
      </w:r>
      <w:r w:rsidR="001E4808" w:rsidRPr="001E4808">
        <w:t>automated fiber placement</w:t>
      </w:r>
      <w:r w:rsidR="001E4808">
        <w:t xml:space="preserve"> (AFP)</w:t>
      </w:r>
      <w:r w:rsidR="001E4808" w:rsidRPr="001E4808">
        <w:t xml:space="preserve"> facility. The specific RC values used in this study are 69.55 in.</w:t>
      </w:r>
      <w:r w:rsidR="00DB2CBE">
        <w:t xml:space="preserve"> for design A</w:t>
      </w:r>
      <w:r w:rsidR="001E4808" w:rsidRPr="001E4808">
        <w:t>, 56.00 in.</w:t>
      </w:r>
      <w:r w:rsidR="00DB2CBE">
        <w:t xml:space="preserve"> for design B</w:t>
      </w:r>
      <w:r w:rsidR="001E4808" w:rsidRPr="001E4808">
        <w:t>, 47.04 in.</w:t>
      </w:r>
      <w:r w:rsidR="00DB2CBE">
        <w:t xml:space="preserve"> for </w:t>
      </w:r>
      <w:r w:rsidR="00DF669F">
        <w:br/>
      </w:r>
      <w:r w:rsidR="00DB2CBE">
        <w:t>design C</w:t>
      </w:r>
      <w:r w:rsidR="001E4808" w:rsidRPr="001E4808">
        <w:t>, 36.00 in.</w:t>
      </w:r>
      <w:r w:rsidR="00DB2CBE">
        <w:t xml:space="preserve"> for design D</w:t>
      </w:r>
      <w:r w:rsidR="001E4808" w:rsidRPr="001E4808">
        <w:t>, and 20.78 in.</w:t>
      </w:r>
      <w:r w:rsidR="00DB2CBE">
        <w:t xml:space="preserve"> for design E.</w:t>
      </w:r>
      <w:r w:rsidR="001E4808" w:rsidRPr="001E4808">
        <w:t xml:space="preserve"> </w:t>
      </w:r>
      <w:r>
        <w:t>The tow-steered plies</w:t>
      </w:r>
      <w:r w:rsidR="006600BA">
        <w:t xml:space="preserve"> used a constant </w:t>
      </w:r>
      <w:r w:rsidR="00404D03">
        <w:t>RC</w:t>
      </w:r>
      <w:r w:rsidR="006600BA">
        <w:t xml:space="preserve"> within each desig</w:t>
      </w:r>
      <w:r w:rsidR="00424CBA">
        <w:t>n, but tow path designs varied across plies by altering initial and terminal angles.</w:t>
      </w:r>
      <w:r w:rsidR="00C23762">
        <w:t xml:space="preserve"> </w:t>
      </w:r>
      <w:r w:rsidR="00B33EB5">
        <w:t>A design tool</w:t>
      </w:r>
      <w:r w:rsidR="008B24E1">
        <w:t xml:space="preserve"> called</w:t>
      </w:r>
      <w:r w:rsidR="00E47A89">
        <w:t xml:space="preserve"> Automated Tool for Steered </w:t>
      </w:r>
      <w:proofErr w:type="spellStart"/>
      <w:r w:rsidR="00E47A89">
        <w:t>C</w:t>
      </w:r>
      <w:r w:rsidR="00465B70">
        <w:t>O</w:t>
      </w:r>
      <w:r w:rsidR="00E47A89">
        <w:t>mposite</w:t>
      </w:r>
      <w:proofErr w:type="spellEnd"/>
      <w:r w:rsidR="00E47A89">
        <w:t xml:space="preserve"> Optimizable Laminates (ATSCOOL)</w:t>
      </w:r>
      <w:r w:rsidR="00465B70">
        <w:t xml:space="preserve"> </w:t>
      </w:r>
      <w:r w:rsidR="00465B70">
        <w:fldChar w:fldCharType="begin" w:fldLock="1"/>
      </w:r>
      <w:r w:rsidR="00325F53">
        <w:instrText>ADDIN CSL_CITATION {"citationItems":[{"id":"ITEM-1","itemData":{"author":[{"dropping-particle":"","family":"Mason","given":"Brian H.","non-dropping-particle":"","parse-names":false,"suffix":""},{"dropping-particle":"","family":"Cardona","given":"Alana M.","non-dropping-particle":"","parse-names":false,"suffix":""},{"dropping-particle":"","family":"Anderson","given":"Erin K.","non-dropping-particle":"","parse-names":false,"suffix":""},{"dropping-particle":"","family":"Jegley","given":"Dawn C.","non-dropping-particle":"","parse-names":false,"suffix":""}],"id":"ITEM-1","issued":{"date-parts":[["0"]]},"publisher":"NASA","title":"ATSCOOL, a Tool for Defining Tow Steered Laminates for Finite Element Grids","type":"article"},"uris":["http://www.mendeley.com/documents/?uuid=e30d8d54-bd3f-4a7a-9c28-f77aaa15a2ef"]}],"mendeley":{"formattedCitation":"[16]","plainTextFormattedCitation":"[16]","previouslyFormattedCitation":"[18]"},"properties":{"noteIndex":0},"schema":"https://github.com/citation-style-language/schema/raw/master/csl-citation.json"}</w:instrText>
      </w:r>
      <w:r w:rsidR="00465B70">
        <w:fldChar w:fldCharType="separate"/>
      </w:r>
      <w:r w:rsidR="00325F53" w:rsidRPr="00325F53">
        <w:rPr>
          <w:noProof/>
        </w:rPr>
        <w:t>[16]</w:t>
      </w:r>
      <w:r w:rsidR="00465B70">
        <w:fldChar w:fldCharType="end"/>
      </w:r>
      <w:r w:rsidR="00465B70">
        <w:t xml:space="preserve"> is used to define the tow-steered layups and map the composite shell section definitions to the finite element meshes used in this study. Layups</w:t>
      </w:r>
      <w:r w:rsidR="00302689">
        <w:t>, with ply angles given in the global coordinate system</w:t>
      </w:r>
      <w:r w:rsidR="00465B70">
        <w:t xml:space="preserve"> for </w:t>
      </w:r>
      <w:r w:rsidR="00E334E6">
        <w:t>designs</w:t>
      </w:r>
      <w:r w:rsidR="005B1D04">
        <w:t xml:space="preserve"> A-E</w:t>
      </w:r>
      <w:r w:rsidR="00302689">
        <w:t>,</w:t>
      </w:r>
      <w:r w:rsidR="005B1D04">
        <w:t xml:space="preserve"> </w:t>
      </w:r>
      <w:r w:rsidR="00E47A89">
        <w:t xml:space="preserve">are </w:t>
      </w:r>
      <w:r w:rsidR="00465B70">
        <w:t>provided</w:t>
      </w:r>
      <w:r w:rsidR="00E47A89">
        <w:t xml:space="preserve"> in </w:t>
      </w:r>
      <w:r w:rsidR="00206949">
        <w:fldChar w:fldCharType="begin"/>
      </w:r>
      <w:r w:rsidR="00206949">
        <w:instrText xml:space="preserve"> REF _Ref133180503 \h </w:instrText>
      </w:r>
      <w:r w:rsidR="00206949">
        <w:fldChar w:fldCharType="separate"/>
      </w:r>
      <w:r w:rsidR="0063380A">
        <w:t xml:space="preserve">TABLE </w:t>
      </w:r>
      <w:r w:rsidR="0063380A">
        <w:rPr>
          <w:noProof/>
        </w:rPr>
        <w:t>I</w:t>
      </w:r>
      <w:r w:rsidR="00206949">
        <w:fldChar w:fldCharType="end"/>
      </w:r>
      <w:r w:rsidR="005B1D04">
        <w:t>.</w:t>
      </w:r>
      <w:r w:rsidR="0069309F">
        <w:t xml:space="preserve"> </w:t>
      </w:r>
      <w:r w:rsidR="00F92DBF">
        <w:t>Localized g</w:t>
      </w:r>
      <w:r w:rsidR="00686A5E">
        <w:t>aps and overlaps resulting from tow</w:t>
      </w:r>
      <w:r w:rsidR="00F92DBF">
        <w:t xml:space="preserve"> steering </w:t>
      </w:r>
      <w:r w:rsidR="00686A5E">
        <w:t xml:space="preserve">are included in the designs of the panels. </w:t>
      </w:r>
      <w:r w:rsidR="00F92DBF">
        <w:t xml:space="preserve">Observed overlaps (no gaps were observed) ranged from a maximum of four additional plies in design A to a maximum of ten additional plies in design E. </w:t>
      </w:r>
      <w:r w:rsidR="0069309F">
        <w:t xml:space="preserve">The convention in this study for the steered ply design is as follows:  The first angle is the direction of the ply at the center of the plate, and the second angle is the direction of the ply by the edge of the </w:t>
      </w:r>
      <w:r w:rsidR="00E334E6">
        <w:t>plate</w:t>
      </w:r>
      <w:r w:rsidR="0069309F">
        <w:t xml:space="preserve"> in the positive-X direction.</w:t>
      </w:r>
      <w:r w:rsidR="001E4808">
        <w:t xml:space="preserve"> A </w:t>
      </w:r>
      <w:r w:rsidR="00DF669F">
        <w:br/>
      </w:r>
      <w:r w:rsidR="001E4808">
        <w:t>tow-steered ply is denoted with a pipe character “|” to distinguish the first and second angles</w:t>
      </w:r>
      <w:r w:rsidR="006D7CBF">
        <w:t xml:space="preserve"> of a ply</w:t>
      </w:r>
      <w:r w:rsidR="001E4808">
        <w:t>.</w:t>
      </w:r>
      <w:r w:rsidR="00325F53">
        <w:t xml:space="preserve"> An example of the tow-steered fiber paths for ply 3 of design A are shown in </w:t>
      </w:r>
      <w:r w:rsidR="00325F53">
        <w:fldChar w:fldCharType="begin"/>
      </w:r>
      <w:r w:rsidR="00325F53">
        <w:instrText xml:space="preserve"> REF _Ref133778269 \h </w:instrText>
      </w:r>
      <w:r w:rsidR="00325F53">
        <w:fldChar w:fldCharType="separate"/>
      </w:r>
      <w:r w:rsidR="0063380A">
        <w:t xml:space="preserve">Figure </w:t>
      </w:r>
      <w:r w:rsidR="0063380A">
        <w:rPr>
          <w:noProof/>
        </w:rPr>
        <w:t>1</w:t>
      </w:r>
      <w:r w:rsidR="00325F53">
        <w:fldChar w:fldCharType="end"/>
      </w:r>
      <w:r w:rsidR="00325F53">
        <w:t>.</w:t>
      </w:r>
    </w:p>
    <w:p w14:paraId="08120CE1" w14:textId="3784D12E" w:rsidR="00D1610F" w:rsidRDefault="00D1610F" w:rsidP="009A0FD6"/>
    <w:p w14:paraId="480F027B" w14:textId="77777777" w:rsidR="00D1610F" w:rsidRDefault="00D1610F" w:rsidP="00D1610F">
      <w:pPr>
        <w:pStyle w:val="Heading2"/>
      </w:pPr>
      <w:r>
        <w:t>Element-size Refinement and Material Properties</w:t>
      </w:r>
    </w:p>
    <w:p w14:paraId="02DF1209" w14:textId="77777777" w:rsidR="00D1610F" w:rsidRDefault="00D1610F" w:rsidP="00D1610F"/>
    <w:p w14:paraId="79314686" w14:textId="264E942E" w:rsidR="00E47A89" w:rsidRDefault="00D1610F" w:rsidP="0056493A">
      <w:r>
        <w:t>Five square-element side lengths are considered in this study. Meshes are varied so that element sizes are 3.0, 1.0, 0.5, 0.25, and 0.1-in. side lengths. Elements are kept</w:t>
      </w:r>
      <w:r w:rsidRPr="00D1610F">
        <w:t xml:space="preserve"> </w:t>
      </w:r>
      <w:r w:rsidR="00575E77">
        <w:t xml:space="preserve">a </w:t>
      </w:r>
      <w:r>
        <w:t>constant size for each of the refinement sizes.</w:t>
      </w:r>
      <w:r w:rsidRPr="00E47A89">
        <w:t xml:space="preserve"> </w:t>
      </w:r>
      <w:r>
        <w:t>Four-node, reduced-integration, finite</w:t>
      </w:r>
      <w:r w:rsidR="00D22611">
        <w:noBreakHyphen/>
      </w:r>
      <w:r>
        <w:t>strain, general-purpose S4R shell elements are used in all analyses. An IM7-8552 carbon-fiber reinforce polymer material system is used throughout all</w:t>
      </w:r>
      <w:r w:rsidR="0056493A">
        <w:t xml:space="preserve"> </w:t>
      </w:r>
      <w:r w:rsidR="00E47A89">
        <w:t xml:space="preserve">analyses. </w:t>
      </w:r>
      <w:r w:rsidR="008C7524">
        <w:t>Elastic moduli and in-plane Poisson’s ratio are provided in the top row</w:t>
      </w:r>
      <w:r w:rsidR="008C7524" w:rsidRPr="008C7524">
        <w:t xml:space="preserve"> </w:t>
      </w:r>
      <w:r w:rsidR="008C7524">
        <w:t xml:space="preserve">in </w:t>
      </w:r>
      <w:r w:rsidR="008C7524">
        <w:fldChar w:fldCharType="begin"/>
      </w:r>
      <w:r w:rsidR="008C7524">
        <w:instrText xml:space="preserve"> REF _Ref133173270 \h </w:instrText>
      </w:r>
      <w:r w:rsidR="008C7524">
        <w:fldChar w:fldCharType="separate"/>
      </w:r>
      <w:r w:rsidR="0063380A">
        <w:t xml:space="preserve">TABLE </w:t>
      </w:r>
      <w:r w:rsidR="0063380A">
        <w:rPr>
          <w:noProof/>
        </w:rPr>
        <w:t>II</w:t>
      </w:r>
      <w:r w:rsidR="008C7524">
        <w:fldChar w:fldCharType="end"/>
      </w:r>
      <w:r w:rsidR="008C7524">
        <w:t xml:space="preserve"> </w:t>
      </w:r>
      <w:r w:rsidR="008C7524">
        <w:fldChar w:fldCharType="begin" w:fldLock="1"/>
      </w:r>
      <w:r w:rsidR="008C7524">
        <w:instrText>ADDIN CSL_CITATION {"citationItems":[{"id":"ITEM-1","itemData":{"author":[{"dropping-particle":"","family":"Przekop","given":"A.","non-dropping-particle":"","parse-names":false,"suffix":""},{"dropping-particle":"","family":"Schultz","given":"M.R.","non-dropping-particle":"","parse-names":false,"suffix":""},{"dropping-particle":"","family":"Kosztowny","given":"C.J.R.","non-dropping-particle":"","parse-names":false,"suffix":""},{"dropping-particle":"","family":"Song","given":"K.","non-dropping-particle":"","parse-names":false,"suffix":""},{"dropping-particle":"","family":"Lindell","given":"M.C.","non-dropping-particle":"","parse-names":false,"suffix":""},{"dropping-particle":"","family":"Hilburger","given":"M.W.","non-dropping-particle":"","parse-names":false,"suffix":""},{"dropping-particle":"","family":"Rudd","given":"M.T.","non-dropping-particle":"","parse-names":false,"suffix":""}],"id":"ITEM-1","issued":{"date-parts":[["2020"]]},"publisher":"NASA/TM-2020-5008667","title":"Design and Analysis of Buckling-Critical Large-Scale Sandwich Composite Cylindrical Test Articles","type":"article"},"uris":["http://www.mendeley.com/documents/?uuid=e0f106d7-ef8b-42c3-93e7-13a9d9593e1c"]}],"mendeley":{"formattedCitation":"[17]","plainTextFormattedCitation":"[17]","previouslyFormattedCitation":"[19]"},"properties":{"noteIndex":0},"schema":"https://github.com/citation-style-language/schema/raw/master/csl-citation.json"}</w:instrText>
      </w:r>
      <w:r w:rsidR="008C7524">
        <w:fldChar w:fldCharType="separate"/>
      </w:r>
      <w:r w:rsidR="008C7524" w:rsidRPr="00325F53">
        <w:rPr>
          <w:noProof/>
        </w:rPr>
        <w:t>[17]</w:t>
      </w:r>
      <w:r w:rsidR="008C7524">
        <w:fldChar w:fldCharType="end"/>
      </w:r>
      <w:r w:rsidR="008C7524">
        <w:t>, and ply thickness and material strengths are provided in the bottom row of properties.</w:t>
      </w:r>
    </w:p>
    <w:p w14:paraId="1EC49B47" w14:textId="57E5DE5A" w:rsidR="0056493A" w:rsidRDefault="0056493A" w:rsidP="0056493A">
      <w:pPr>
        <w:pStyle w:val="Caption"/>
        <w:keepNext/>
      </w:pPr>
      <w:bookmarkStart w:id="2" w:name="_Ref133180503"/>
      <w:r>
        <w:lastRenderedPageBreak/>
        <w:t xml:space="preserve">TABLE </w:t>
      </w:r>
      <w:r w:rsidR="00C163DB">
        <w:fldChar w:fldCharType="begin"/>
      </w:r>
      <w:r w:rsidR="00C163DB">
        <w:instrText xml:space="preserve"> SEQ Table \* ROMAN </w:instrText>
      </w:r>
      <w:r w:rsidR="00C163DB">
        <w:fldChar w:fldCharType="separate"/>
      </w:r>
      <w:r w:rsidR="0063380A">
        <w:rPr>
          <w:noProof/>
        </w:rPr>
        <w:t>I</w:t>
      </w:r>
      <w:r w:rsidR="00C163DB">
        <w:rPr>
          <w:noProof/>
        </w:rPr>
        <w:fldChar w:fldCharType="end"/>
      </w:r>
      <w:bookmarkEnd w:id="2"/>
      <w:r>
        <w:t>:  TOW-STEERED DESIGNS.</w:t>
      </w:r>
    </w:p>
    <w:tbl>
      <w:tblPr>
        <w:tblStyle w:val="TableGrid"/>
        <w:tblW w:w="518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
        <w:gridCol w:w="1243"/>
        <w:gridCol w:w="1223"/>
        <w:gridCol w:w="1439"/>
        <w:gridCol w:w="1368"/>
        <w:gridCol w:w="1223"/>
        <w:gridCol w:w="1196"/>
      </w:tblGrid>
      <w:tr w:rsidR="0056493A" w14:paraId="4DC8F920" w14:textId="77777777" w:rsidTr="00330FDA">
        <w:tc>
          <w:tcPr>
            <w:tcW w:w="1149" w:type="pct"/>
            <w:gridSpan w:val="2"/>
            <w:tcBorders>
              <w:top w:val="single" w:sz="4" w:space="0" w:color="auto"/>
              <w:left w:val="single" w:sz="4" w:space="0" w:color="auto"/>
            </w:tcBorders>
          </w:tcPr>
          <w:p w14:paraId="7785B7CD" w14:textId="77777777" w:rsidR="0056493A" w:rsidRDefault="0056493A" w:rsidP="00330FDA">
            <w:pPr>
              <w:ind w:firstLine="0"/>
              <w:jc w:val="center"/>
            </w:pPr>
          </w:p>
        </w:tc>
        <w:tc>
          <w:tcPr>
            <w:tcW w:w="730" w:type="pct"/>
            <w:tcBorders>
              <w:top w:val="single" w:sz="4" w:space="0" w:color="auto"/>
              <w:bottom w:val="single" w:sz="4" w:space="0" w:color="auto"/>
            </w:tcBorders>
            <w:vAlign w:val="center"/>
          </w:tcPr>
          <w:p w14:paraId="5FE91879" w14:textId="77777777" w:rsidR="0056493A" w:rsidRDefault="0056493A" w:rsidP="00330FDA">
            <w:pPr>
              <w:ind w:firstLine="0"/>
              <w:jc w:val="center"/>
            </w:pPr>
            <w:r>
              <w:t>Design A</w:t>
            </w:r>
          </w:p>
        </w:tc>
        <w:tc>
          <w:tcPr>
            <w:tcW w:w="859" w:type="pct"/>
            <w:tcBorders>
              <w:top w:val="single" w:sz="4" w:space="0" w:color="auto"/>
              <w:bottom w:val="single" w:sz="4" w:space="0" w:color="auto"/>
            </w:tcBorders>
            <w:vAlign w:val="center"/>
          </w:tcPr>
          <w:p w14:paraId="0C5CD478" w14:textId="77777777" w:rsidR="0056493A" w:rsidRDefault="0056493A" w:rsidP="00330FDA">
            <w:pPr>
              <w:ind w:firstLine="0"/>
              <w:jc w:val="center"/>
            </w:pPr>
            <w:r>
              <w:t>Design B</w:t>
            </w:r>
          </w:p>
        </w:tc>
        <w:tc>
          <w:tcPr>
            <w:tcW w:w="817" w:type="pct"/>
            <w:tcBorders>
              <w:top w:val="single" w:sz="4" w:space="0" w:color="auto"/>
              <w:bottom w:val="single" w:sz="4" w:space="0" w:color="auto"/>
            </w:tcBorders>
            <w:vAlign w:val="center"/>
          </w:tcPr>
          <w:p w14:paraId="604FB265" w14:textId="77777777" w:rsidR="0056493A" w:rsidRDefault="0056493A" w:rsidP="00330FDA">
            <w:pPr>
              <w:ind w:firstLine="0"/>
              <w:jc w:val="center"/>
            </w:pPr>
            <w:r>
              <w:t>Design C</w:t>
            </w:r>
          </w:p>
        </w:tc>
        <w:tc>
          <w:tcPr>
            <w:tcW w:w="730" w:type="pct"/>
            <w:tcBorders>
              <w:top w:val="single" w:sz="4" w:space="0" w:color="auto"/>
              <w:bottom w:val="single" w:sz="4" w:space="0" w:color="auto"/>
            </w:tcBorders>
            <w:vAlign w:val="center"/>
          </w:tcPr>
          <w:p w14:paraId="6C7BAC5F" w14:textId="77777777" w:rsidR="0056493A" w:rsidRDefault="0056493A" w:rsidP="00330FDA">
            <w:pPr>
              <w:ind w:firstLine="0"/>
              <w:jc w:val="center"/>
            </w:pPr>
            <w:r>
              <w:t>Design D</w:t>
            </w:r>
          </w:p>
        </w:tc>
        <w:tc>
          <w:tcPr>
            <w:tcW w:w="715" w:type="pct"/>
            <w:tcBorders>
              <w:top w:val="single" w:sz="4" w:space="0" w:color="auto"/>
              <w:bottom w:val="single" w:sz="4" w:space="0" w:color="auto"/>
              <w:right w:val="single" w:sz="4" w:space="0" w:color="auto"/>
            </w:tcBorders>
            <w:vAlign w:val="center"/>
          </w:tcPr>
          <w:p w14:paraId="5F90B6FD" w14:textId="77777777" w:rsidR="0056493A" w:rsidRDefault="0056493A" w:rsidP="00330FDA">
            <w:pPr>
              <w:ind w:firstLine="0"/>
              <w:jc w:val="center"/>
            </w:pPr>
            <w:r>
              <w:t>Design E</w:t>
            </w:r>
          </w:p>
        </w:tc>
      </w:tr>
      <w:tr w:rsidR="0056493A" w14:paraId="542FB22A" w14:textId="77777777" w:rsidTr="00330FDA">
        <w:tc>
          <w:tcPr>
            <w:tcW w:w="1149" w:type="pct"/>
            <w:gridSpan w:val="2"/>
            <w:tcBorders>
              <w:left w:val="single" w:sz="4" w:space="0" w:color="auto"/>
              <w:bottom w:val="single" w:sz="4" w:space="0" w:color="auto"/>
              <w:right w:val="single" w:sz="4" w:space="0" w:color="auto"/>
            </w:tcBorders>
            <w:vAlign w:val="center"/>
          </w:tcPr>
          <w:p w14:paraId="320A2C13" w14:textId="77777777" w:rsidR="0056493A" w:rsidRDefault="0056493A" w:rsidP="00330FDA">
            <w:pPr>
              <w:ind w:firstLine="0"/>
              <w:jc w:val="right"/>
            </w:pPr>
            <w:r>
              <w:t>Radius of Curvature</w:t>
            </w:r>
          </w:p>
        </w:tc>
        <w:tc>
          <w:tcPr>
            <w:tcW w:w="730" w:type="pct"/>
            <w:tcBorders>
              <w:top w:val="single" w:sz="4" w:space="0" w:color="auto"/>
              <w:left w:val="single" w:sz="4" w:space="0" w:color="auto"/>
              <w:bottom w:val="single" w:sz="4" w:space="0" w:color="auto"/>
            </w:tcBorders>
            <w:vAlign w:val="center"/>
          </w:tcPr>
          <w:p w14:paraId="4B499A83" w14:textId="77777777" w:rsidR="0056493A" w:rsidRDefault="0056493A" w:rsidP="00330FDA">
            <w:pPr>
              <w:ind w:firstLine="0"/>
              <w:jc w:val="center"/>
            </w:pPr>
            <w:r>
              <w:t>69.55 in.</w:t>
            </w:r>
          </w:p>
        </w:tc>
        <w:tc>
          <w:tcPr>
            <w:tcW w:w="859" w:type="pct"/>
            <w:tcBorders>
              <w:top w:val="single" w:sz="4" w:space="0" w:color="auto"/>
              <w:bottom w:val="single" w:sz="4" w:space="0" w:color="auto"/>
            </w:tcBorders>
            <w:vAlign w:val="center"/>
          </w:tcPr>
          <w:p w14:paraId="61B9639D" w14:textId="77777777" w:rsidR="0056493A" w:rsidRDefault="0056493A" w:rsidP="00330FDA">
            <w:pPr>
              <w:ind w:firstLine="0"/>
              <w:jc w:val="center"/>
            </w:pPr>
            <w:r>
              <w:t>56.00 in.</w:t>
            </w:r>
          </w:p>
        </w:tc>
        <w:tc>
          <w:tcPr>
            <w:tcW w:w="817" w:type="pct"/>
            <w:tcBorders>
              <w:top w:val="single" w:sz="4" w:space="0" w:color="auto"/>
              <w:bottom w:val="single" w:sz="4" w:space="0" w:color="auto"/>
            </w:tcBorders>
            <w:vAlign w:val="center"/>
          </w:tcPr>
          <w:p w14:paraId="202F5794" w14:textId="77777777" w:rsidR="0056493A" w:rsidRDefault="0056493A" w:rsidP="00330FDA">
            <w:pPr>
              <w:ind w:firstLine="0"/>
              <w:jc w:val="center"/>
            </w:pPr>
            <w:r>
              <w:t>47.04 in.</w:t>
            </w:r>
          </w:p>
        </w:tc>
        <w:tc>
          <w:tcPr>
            <w:tcW w:w="730" w:type="pct"/>
            <w:tcBorders>
              <w:top w:val="single" w:sz="4" w:space="0" w:color="auto"/>
              <w:bottom w:val="single" w:sz="4" w:space="0" w:color="auto"/>
            </w:tcBorders>
            <w:vAlign w:val="center"/>
          </w:tcPr>
          <w:p w14:paraId="533F7E90" w14:textId="77777777" w:rsidR="0056493A" w:rsidRDefault="0056493A" w:rsidP="00330FDA">
            <w:pPr>
              <w:ind w:firstLine="0"/>
              <w:jc w:val="center"/>
            </w:pPr>
            <w:r>
              <w:t>36.00 in.</w:t>
            </w:r>
          </w:p>
        </w:tc>
        <w:tc>
          <w:tcPr>
            <w:tcW w:w="715" w:type="pct"/>
            <w:tcBorders>
              <w:top w:val="single" w:sz="4" w:space="0" w:color="auto"/>
              <w:bottom w:val="single" w:sz="4" w:space="0" w:color="auto"/>
              <w:right w:val="single" w:sz="4" w:space="0" w:color="auto"/>
            </w:tcBorders>
            <w:vAlign w:val="center"/>
          </w:tcPr>
          <w:p w14:paraId="45E74430" w14:textId="77777777" w:rsidR="0056493A" w:rsidRDefault="0056493A" w:rsidP="00330FDA">
            <w:pPr>
              <w:ind w:firstLine="0"/>
              <w:jc w:val="center"/>
            </w:pPr>
            <w:r>
              <w:t>20.78 in.</w:t>
            </w:r>
          </w:p>
        </w:tc>
      </w:tr>
      <w:tr w:rsidR="0056493A" w14:paraId="3DB1CF17" w14:textId="77777777" w:rsidTr="00330FDA">
        <w:tc>
          <w:tcPr>
            <w:tcW w:w="408" w:type="pct"/>
            <w:tcBorders>
              <w:top w:val="single" w:sz="4" w:space="0" w:color="auto"/>
              <w:left w:val="single" w:sz="4" w:space="0" w:color="auto"/>
              <w:bottom w:val="single" w:sz="4" w:space="0" w:color="auto"/>
            </w:tcBorders>
            <w:vAlign w:val="center"/>
          </w:tcPr>
          <w:p w14:paraId="44D2CF19" w14:textId="77777777" w:rsidR="0056493A" w:rsidRDefault="0056493A" w:rsidP="00330FDA">
            <w:pPr>
              <w:ind w:firstLine="0"/>
              <w:jc w:val="center"/>
            </w:pPr>
            <w:r>
              <w:t>Ply</w:t>
            </w:r>
          </w:p>
        </w:tc>
        <w:tc>
          <w:tcPr>
            <w:tcW w:w="742" w:type="pct"/>
            <w:tcBorders>
              <w:top w:val="single" w:sz="4" w:space="0" w:color="auto"/>
              <w:bottom w:val="single" w:sz="4" w:space="0" w:color="auto"/>
              <w:right w:val="single" w:sz="4" w:space="0" w:color="auto"/>
            </w:tcBorders>
          </w:tcPr>
          <w:p w14:paraId="665FC3C0" w14:textId="77777777" w:rsidR="0056493A" w:rsidRDefault="0056493A" w:rsidP="00330FDA">
            <w:pPr>
              <w:ind w:firstLine="0"/>
              <w:jc w:val="center"/>
            </w:pPr>
            <w:r>
              <w:t xml:space="preserve">Straight or </w:t>
            </w:r>
            <w:proofErr w:type="gramStart"/>
            <w:r>
              <w:t>Steered</w:t>
            </w:r>
            <w:proofErr w:type="gramEnd"/>
          </w:p>
        </w:tc>
        <w:tc>
          <w:tcPr>
            <w:tcW w:w="3851" w:type="pct"/>
            <w:gridSpan w:val="5"/>
            <w:tcBorders>
              <w:top w:val="single" w:sz="4" w:space="0" w:color="auto"/>
              <w:left w:val="single" w:sz="4" w:space="0" w:color="auto"/>
              <w:bottom w:val="single" w:sz="4" w:space="0" w:color="auto"/>
              <w:right w:val="single" w:sz="4" w:space="0" w:color="auto"/>
            </w:tcBorders>
            <w:vAlign w:val="center"/>
          </w:tcPr>
          <w:p w14:paraId="02E59C82" w14:textId="77777777" w:rsidR="0056493A" w:rsidRDefault="0056493A" w:rsidP="00330FDA">
            <w:pPr>
              <w:ind w:firstLine="0"/>
              <w:jc w:val="center"/>
            </w:pPr>
            <w:r>
              <w:t>Angle (deg)</w:t>
            </w:r>
          </w:p>
        </w:tc>
      </w:tr>
      <w:tr w:rsidR="0056493A" w14:paraId="7CC35E8F" w14:textId="77777777" w:rsidTr="00330FDA">
        <w:tc>
          <w:tcPr>
            <w:tcW w:w="408" w:type="pct"/>
            <w:tcBorders>
              <w:top w:val="single" w:sz="4" w:space="0" w:color="auto"/>
              <w:left w:val="single" w:sz="4" w:space="0" w:color="auto"/>
            </w:tcBorders>
          </w:tcPr>
          <w:p w14:paraId="6962711C" w14:textId="77777777" w:rsidR="0056493A" w:rsidRDefault="0056493A" w:rsidP="00330FDA">
            <w:pPr>
              <w:ind w:firstLine="0"/>
              <w:jc w:val="center"/>
            </w:pPr>
            <w:r>
              <w:t>1</w:t>
            </w:r>
          </w:p>
        </w:tc>
        <w:tc>
          <w:tcPr>
            <w:tcW w:w="742" w:type="pct"/>
            <w:tcBorders>
              <w:top w:val="single" w:sz="4" w:space="0" w:color="auto"/>
              <w:right w:val="single" w:sz="4" w:space="0" w:color="auto"/>
            </w:tcBorders>
          </w:tcPr>
          <w:p w14:paraId="009A2228" w14:textId="77777777" w:rsidR="0056493A" w:rsidRDefault="0056493A" w:rsidP="00330FDA">
            <w:pPr>
              <w:ind w:firstLine="0"/>
              <w:jc w:val="center"/>
            </w:pPr>
            <w:r>
              <w:t>Straight</w:t>
            </w:r>
          </w:p>
        </w:tc>
        <w:tc>
          <w:tcPr>
            <w:tcW w:w="730" w:type="pct"/>
            <w:tcBorders>
              <w:top w:val="single" w:sz="4" w:space="0" w:color="auto"/>
              <w:left w:val="single" w:sz="4" w:space="0" w:color="auto"/>
            </w:tcBorders>
          </w:tcPr>
          <w:p w14:paraId="341D09FC" w14:textId="77777777" w:rsidR="0056493A" w:rsidRDefault="0056493A" w:rsidP="00330FDA">
            <w:pPr>
              <w:ind w:firstLine="0"/>
              <w:jc w:val="center"/>
            </w:pPr>
            <w:r>
              <w:t>+45</w:t>
            </w:r>
          </w:p>
        </w:tc>
        <w:tc>
          <w:tcPr>
            <w:tcW w:w="859" w:type="pct"/>
            <w:tcBorders>
              <w:top w:val="single" w:sz="4" w:space="0" w:color="auto"/>
            </w:tcBorders>
          </w:tcPr>
          <w:p w14:paraId="5914DDE4" w14:textId="77777777" w:rsidR="0056493A" w:rsidRDefault="0056493A" w:rsidP="00330FDA">
            <w:pPr>
              <w:ind w:firstLine="0"/>
              <w:jc w:val="center"/>
            </w:pPr>
            <w:r>
              <w:t>+45</w:t>
            </w:r>
          </w:p>
        </w:tc>
        <w:tc>
          <w:tcPr>
            <w:tcW w:w="817" w:type="pct"/>
            <w:tcBorders>
              <w:top w:val="single" w:sz="4" w:space="0" w:color="auto"/>
            </w:tcBorders>
          </w:tcPr>
          <w:p w14:paraId="109154E7" w14:textId="77777777" w:rsidR="0056493A" w:rsidRDefault="0056493A" w:rsidP="00330FDA">
            <w:pPr>
              <w:ind w:firstLine="0"/>
              <w:jc w:val="center"/>
            </w:pPr>
            <w:r>
              <w:t>+45</w:t>
            </w:r>
          </w:p>
        </w:tc>
        <w:tc>
          <w:tcPr>
            <w:tcW w:w="730" w:type="pct"/>
            <w:tcBorders>
              <w:top w:val="single" w:sz="4" w:space="0" w:color="auto"/>
            </w:tcBorders>
          </w:tcPr>
          <w:p w14:paraId="3272CE47" w14:textId="77777777" w:rsidR="0056493A" w:rsidRDefault="0056493A" w:rsidP="00330FDA">
            <w:pPr>
              <w:ind w:firstLine="0"/>
              <w:jc w:val="center"/>
            </w:pPr>
            <w:r>
              <w:t>+45</w:t>
            </w:r>
          </w:p>
        </w:tc>
        <w:tc>
          <w:tcPr>
            <w:tcW w:w="715" w:type="pct"/>
            <w:tcBorders>
              <w:top w:val="single" w:sz="4" w:space="0" w:color="auto"/>
              <w:right w:val="single" w:sz="4" w:space="0" w:color="auto"/>
            </w:tcBorders>
          </w:tcPr>
          <w:p w14:paraId="796041A5" w14:textId="77777777" w:rsidR="0056493A" w:rsidRDefault="0056493A" w:rsidP="00330FDA">
            <w:pPr>
              <w:ind w:firstLine="0"/>
              <w:jc w:val="center"/>
            </w:pPr>
            <w:r>
              <w:t>+45</w:t>
            </w:r>
          </w:p>
        </w:tc>
      </w:tr>
      <w:tr w:rsidR="0056493A" w14:paraId="42D00596" w14:textId="77777777" w:rsidTr="00330FDA">
        <w:tc>
          <w:tcPr>
            <w:tcW w:w="408" w:type="pct"/>
            <w:tcBorders>
              <w:left w:val="single" w:sz="4" w:space="0" w:color="auto"/>
            </w:tcBorders>
          </w:tcPr>
          <w:p w14:paraId="6E0F8B75" w14:textId="77777777" w:rsidR="0056493A" w:rsidRDefault="0056493A" w:rsidP="00330FDA">
            <w:pPr>
              <w:ind w:firstLine="0"/>
              <w:jc w:val="center"/>
            </w:pPr>
            <w:r>
              <w:t>2</w:t>
            </w:r>
          </w:p>
        </w:tc>
        <w:tc>
          <w:tcPr>
            <w:tcW w:w="742" w:type="pct"/>
            <w:tcBorders>
              <w:right w:val="single" w:sz="4" w:space="0" w:color="auto"/>
            </w:tcBorders>
          </w:tcPr>
          <w:p w14:paraId="6565FCEA" w14:textId="77777777" w:rsidR="0056493A" w:rsidRDefault="0056493A" w:rsidP="00330FDA">
            <w:pPr>
              <w:ind w:firstLine="0"/>
              <w:jc w:val="center"/>
            </w:pPr>
            <w:r>
              <w:t>Straight</w:t>
            </w:r>
          </w:p>
        </w:tc>
        <w:tc>
          <w:tcPr>
            <w:tcW w:w="730" w:type="pct"/>
            <w:tcBorders>
              <w:left w:val="single" w:sz="4" w:space="0" w:color="auto"/>
            </w:tcBorders>
          </w:tcPr>
          <w:p w14:paraId="14A48F20" w14:textId="77777777" w:rsidR="0056493A" w:rsidRDefault="0056493A" w:rsidP="00330FDA">
            <w:pPr>
              <w:ind w:firstLine="0"/>
              <w:jc w:val="center"/>
            </w:pPr>
            <w:r>
              <w:t>-45</w:t>
            </w:r>
          </w:p>
        </w:tc>
        <w:tc>
          <w:tcPr>
            <w:tcW w:w="859" w:type="pct"/>
          </w:tcPr>
          <w:p w14:paraId="08138A9B" w14:textId="77777777" w:rsidR="0056493A" w:rsidRDefault="0056493A" w:rsidP="00330FDA">
            <w:pPr>
              <w:ind w:firstLine="0"/>
              <w:jc w:val="center"/>
            </w:pPr>
            <w:r>
              <w:t>-45</w:t>
            </w:r>
          </w:p>
        </w:tc>
        <w:tc>
          <w:tcPr>
            <w:tcW w:w="817" w:type="pct"/>
          </w:tcPr>
          <w:p w14:paraId="70B916D3" w14:textId="77777777" w:rsidR="0056493A" w:rsidRDefault="0056493A" w:rsidP="00330FDA">
            <w:pPr>
              <w:ind w:firstLine="0"/>
              <w:jc w:val="center"/>
            </w:pPr>
            <w:r>
              <w:t>-45</w:t>
            </w:r>
          </w:p>
        </w:tc>
        <w:tc>
          <w:tcPr>
            <w:tcW w:w="730" w:type="pct"/>
          </w:tcPr>
          <w:p w14:paraId="07AD978A" w14:textId="77777777" w:rsidR="0056493A" w:rsidRDefault="0056493A" w:rsidP="00330FDA">
            <w:pPr>
              <w:ind w:firstLine="0"/>
              <w:jc w:val="center"/>
            </w:pPr>
            <w:r>
              <w:t>-45</w:t>
            </w:r>
          </w:p>
        </w:tc>
        <w:tc>
          <w:tcPr>
            <w:tcW w:w="715" w:type="pct"/>
            <w:tcBorders>
              <w:right w:val="single" w:sz="4" w:space="0" w:color="auto"/>
            </w:tcBorders>
          </w:tcPr>
          <w:p w14:paraId="299B386A" w14:textId="77777777" w:rsidR="0056493A" w:rsidRDefault="0056493A" w:rsidP="00330FDA">
            <w:pPr>
              <w:ind w:firstLine="0"/>
              <w:jc w:val="center"/>
            </w:pPr>
            <w:r>
              <w:t>-45</w:t>
            </w:r>
          </w:p>
        </w:tc>
      </w:tr>
      <w:tr w:rsidR="0056493A" w14:paraId="2527A998" w14:textId="77777777" w:rsidTr="00330FDA">
        <w:tc>
          <w:tcPr>
            <w:tcW w:w="408" w:type="pct"/>
            <w:tcBorders>
              <w:left w:val="single" w:sz="4" w:space="0" w:color="auto"/>
            </w:tcBorders>
          </w:tcPr>
          <w:p w14:paraId="4173257B" w14:textId="77777777" w:rsidR="0056493A" w:rsidRDefault="0056493A" w:rsidP="00330FDA">
            <w:pPr>
              <w:ind w:firstLine="0"/>
              <w:jc w:val="center"/>
            </w:pPr>
            <w:r>
              <w:t>3</w:t>
            </w:r>
          </w:p>
        </w:tc>
        <w:tc>
          <w:tcPr>
            <w:tcW w:w="742" w:type="pct"/>
            <w:tcBorders>
              <w:right w:val="single" w:sz="4" w:space="0" w:color="auto"/>
            </w:tcBorders>
          </w:tcPr>
          <w:p w14:paraId="7971BF4A" w14:textId="77777777" w:rsidR="0056493A" w:rsidRDefault="0056493A" w:rsidP="00330FDA">
            <w:pPr>
              <w:ind w:firstLine="0"/>
              <w:jc w:val="center"/>
            </w:pPr>
            <w:r>
              <w:t>Steered</w:t>
            </w:r>
          </w:p>
        </w:tc>
        <w:tc>
          <w:tcPr>
            <w:tcW w:w="730" w:type="pct"/>
            <w:tcBorders>
              <w:left w:val="single" w:sz="4" w:space="0" w:color="auto"/>
            </w:tcBorders>
          </w:tcPr>
          <w:p w14:paraId="1BC47165" w14:textId="77777777" w:rsidR="0056493A" w:rsidRDefault="0056493A" w:rsidP="00330FDA">
            <w:pPr>
              <w:ind w:firstLine="0"/>
              <w:jc w:val="center"/>
            </w:pPr>
            <w:r>
              <w:t>+15|0</w:t>
            </w:r>
          </w:p>
        </w:tc>
        <w:tc>
          <w:tcPr>
            <w:tcW w:w="859" w:type="pct"/>
          </w:tcPr>
          <w:p w14:paraId="5A3EFEBD" w14:textId="77777777" w:rsidR="0056493A" w:rsidRDefault="0056493A" w:rsidP="00330FDA">
            <w:pPr>
              <w:ind w:firstLine="0"/>
              <w:jc w:val="center"/>
            </w:pPr>
            <w:r>
              <w:t>+18.75|0</w:t>
            </w:r>
          </w:p>
        </w:tc>
        <w:tc>
          <w:tcPr>
            <w:tcW w:w="817" w:type="pct"/>
          </w:tcPr>
          <w:p w14:paraId="3DBF8AB4" w14:textId="77777777" w:rsidR="0056493A" w:rsidRDefault="0056493A" w:rsidP="00330FDA">
            <w:pPr>
              <w:ind w:firstLine="0"/>
              <w:jc w:val="center"/>
            </w:pPr>
            <w:r>
              <w:t>+22.5|0</w:t>
            </w:r>
          </w:p>
        </w:tc>
        <w:tc>
          <w:tcPr>
            <w:tcW w:w="730" w:type="pct"/>
          </w:tcPr>
          <w:p w14:paraId="7838E065" w14:textId="77777777" w:rsidR="0056493A" w:rsidRDefault="0056493A" w:rsidP="00330FDA">
            <w:pPr>
              <w:ind w:firstLine="0"/>
              <w:jc w:val="center"/>
            </w:pPr>
            <w:r>
              <w:t>+30|0</w:t>
            </w:r>
          </w:p>
        </w:tc>
        <w:tc>
          <w:tcPr>
            <w:tcW w:w="715" w:type="pct"/>
            <w:tcBorders>
              <w:right w:val="single" w:sz="4" w:space="0" w:color="auto"/>
            </w:tcBorders>
          </w:tcPr>
          <w:p w14:paraId="39058E0F" w14:textId="77777777" w:rsidR="0056493A" w:rsidRDefault="0056493A" w:rsidP="00330FDA">
            <w:pPr>
              <w:ind w:firstLine="0"/>
              <w:jc w:val="center"/>
            </w:pPr>
            <w:r>
              <w:t>+60|0</w:t>
            </w:r>
          </w:p>
        </w:tc>
      </w:tr>
      <w:tr w:rsidR="0056493A" w14:paraId="29B8E621" w14:textId="77777777" w:rsidTr="00330FDA">
        <w:tc>
          <w:tcPr>
            <w:tcW w:w="408" w:type="pct"/>
            <w:tcBorders>
              <w:left w:val="single" w:sz="4" w:space="0" w:color="auto"/>
            </w:tcBorders>
          </w:tcPr>
          <w:p w14:paraId="7DA20561" w14:textId="77777777" w:rsidR="0056493A" w:rsidRDefault="0056493A" w:rsidP="00330FDA">
            <w:pPr>
              <w:ind w:firstLine="0"/>
              <w:jc w:val="center"/>
            </w:pPr>
            <w:r>
              <w:t>4</w:t>
            </w:r>
          </w:p>
        </w:tc>
        <w:tc>
          <w:tcPr>
            <w:tcW w:w="742" w:type="pct"/>
            <w:tcBorders>
              <w:right w:val="single" w:sz="4" w:space="0" w:color="auto"/>
            </w:tcBorders>
          </w:tcPr>
          <w:p w14:paraId="4BB56049" w14:textId="77777777" w:rsidR="0056493A" w:rsidRDefault="0056493A" w:rsidP="00330FDA">
            <w:pPr>
              <w:ind w:firstLine="0"/>
              <w:jc w:val="center"/>
            </w:pPr>
            <w:r w:rsidRPr="00F43E8C">
              <w:t>Steered</w:t>
            </w:r>
          </w:p>
        </w:tc>
        <w:tc>
          <w:tcPr>
            <w:tcW w:w="730" w:type="pct"/>
            <w:tcBorders>
              <w:left w:val="single" w:sz="4" w:space="0" w:color="auto"/>
            </w:tcBorders>
          </w:tcPr>
          <w:p w14:paraId="083BA8B7" w14:textId="77777777" w:rsidR="0056493A" w:rsidRDefault="0056493A" w:rsidP="00330FDA">
            <w:pPr>
              <w:ind w:firstLine="0"/>
              <w:jc w:val="center"/>
            </w:pPr>
            <w:r>
              <w:t>-15|0</w:t>
            </w:r>
          </w:p>
        </w:tc>
        <w:tc>
          <w:tcPr>
            <w:tcW w:w="859" w:type="pct"/>
          </w:tcPr>
          <w:p w14:paraId="73C41FF0" w14:textId="77777777" w:rsidR="0056493A" w:rsidRDefault="0056493A" w:rsidP="00330FDA">
            <w:pPr>
              <w:ind w:firstLine="0"/>
              <w:jc w:val="center"/>
            </w:pPr>
            <w:r>
              <w:t>-18.75|0</w:t>
            </w:r>
          </w:p>
        </w:tc>
        <w:tc>
          <w:tcPr>
            <w:tcW w:w="817" w:type="pct"/>
          </w:tcPr>
          <w:p w14:paraId="460A2183" w14:textId="77777777" w:rsidR="0056493A" w:rsidRDefault="0056493A" w:rsidP="00330FDA">
            <w:pPr>
              <w:ind w:firstLine="0"/>
              <w:jc w:val="center"/>
            </w:pPr>
            <w:r>
              <w:t>-22.5|0</w:t>
            </w:r>
          </w:p>
        </w:tc>
        <w:tc>
          <w:tcPr>
            <w:tcW w:w="730" w:type="pct"/>
          </w:tcPr>
          <w:p w14:paraId="0DB48B04" w14:textId="77777777" w:rsidR="0056493A" w:rsidRDefault="0056493A" w:rsidP="00330FDA">
            <w:pPr>
              <w:ind w:firstLine="0"/>
              <w:jc w:val="center"/>
            </w:pPr>
            <w:r>
              <w:t>-30|0</w:t>
            </w:r>
          </w:p>
        </w:tc>
        <w:tc>
          <w:tcPr>
            <w:tcW w:w="715" w:type="pct"/>
            <w:tcBorders>
              <w:right w:val="single" w:sz="4" w:space="0" w:color="auto"/>
            </w:tcBorders>
          </w:tcPr>
          <w:p w14:paraId="6245C58F" w14:textId="77777777" w:rsidR="0056493A" w:rsidRDefault="0056493A" w:rsidP="00330FDA">
            <w:pPr>
              <w:ind w:firstLine="0"/>
              <w:jc w:val="center"/>
            </w:pPr>
            <w:r>
              <w:t>-60|0</w:t>
            </w:r>
          </w:p>
        </w:tc>
      </w:tr>
      <w:tr w:rsidR="0056493A" w14:paraId="32B9FEB9" w14:textId="77777777" w:rsidTr="00330FDA">
        <w:tc>
          <w:tcPr>
            <w:tcW w:w="408" w:type="pct"/>
            <w:tcBorders>
              <w:left w:val="single" w:sz="4" w:space="0" w:color="auto"/>
            </w:tcBorders>
          </w:tcPr>
          <w:p w14:paraId="35613809" w14:textId="77777777" w:rsidR="0056493A" w:rsidRDefault="0056493A" w:rsidP="00330FDA">
            <w:pPr>
              <w:ind w:firstLine="0"/>
              <w:jc w:val="center"/>
            </w:pPr>
            <w:r>
              <w:t>5</w:t>
            </w:r>
          </w:p>
        </w:tc>
        <w:tc>
          <w:tcPr>
            <w:tcW w:w="742" w:type="pct"/>
            <w:tcBorders>
              <w:right w:val="single" w:sz="4" w:space="0" w:color="auto"/>
            </w:tcBorders>
          </w:tcPr>
          <w:p w14:paraId="6DAF8603" w14:textId="77777777" w:rsidR="0056493A" w:rsidRDefault="0056493A" w:rsidP="00330FDA">
            <w:pPr>
              <w:ind w:firstLine="0"/>
              <w:jc w:val="center"/>
            </w:pPr>
            <w:r w:rsidRPr="00F43E8C">
              <w:t>Steered</w:t>
            </w:r>
          </w:p>
        </w:tc>
        <w:tc>
          <w:tcPr>
            <w:tcW w:w="730" w:type="pct"/>
            <w:tcBorders>
              <w:left w:val="single" w:sz="4" w:space="0" w:color="auto"/>
            </w:tcBorders>
          </w:tcPr>
          <w:p w14:paraId="01B50BA4" w14:textId="77777777" w:rsidR="0056493A" w:rsidRDefault="0056493A" w:rsidP="00330FDA">
            <w:pPr>
              <w:ind w:firstLine="0"/>
              <w:jc w:val="center"/>
            </w:pPr>
            <w:r>
              <w:t>-75|90</w:t>
            </w:r>
          </w:p>
        </w:tc>
        <w:tc>
          <w:tcPr>
            <w:tcW w:w="859" w:type="pct"/>
          </w:tcPr>
          <w:p w14:paraId="198C5172" w14:textId="77777777" w:rsidR="0056493A" w:rsidRDefault="0056493A" w:rsidP="00330FDA">
            <w:pPr>
              <w:ind w:firstLine="0"/>
              <w:jc w:val="center"/>
            </w:pPr>
            <w:r>
              <w:t>-71.25|90</w:t>
            </w:r>
          </w:p>
        </w:tc>
        <w:tc>
          <w:tcPr>
            <w:tcW w:w="817" w:type="pct"/>
          </w:tcPr>
          <w:p w14:paraId="371D451A" w14:textId="77777777" w:rsidR="0056493A" w:rsidRDefault="0056493A" w:rsidP="00330FDA">
            <w:pPr>
              <w:ind w:firstLine="0"/>
              <w:jc w:val="center"/>
            </w:pPr>
            <w:r>
              <w:t>-67.5|90</w:t>
            </w:r>
          </w:p>
        </w:tc>
        <w:tc>
          <w:tcPr>
            <w:tcW w:w="730" w:type="pct"/>
          </w:tcPr>
          <w:p w14:paraId="78F0DA3F" w14:textId="77777777" w:rsidR="0056493A" w:rsidRDefault="0056493A" w:rsidP="00330FDA">
            <w:pPr>
              <w:ind w:firstLine="0"/>
              <w:jc w:val="center"/>
            </w:pPr>
            <w:r>
              <w:t>-60|90</w:t>
            </w:r>
          </w:p>
        </w:tc>
        <w:tc>
          <w:tcPr>
            <w:tcW w:w="715" w:type="pct"/>
            <w:tcBorders>
              <w:right w:val="single" w:sz="4" w:space="0" w:color="auto"/>
            </w:tcBorders>
          </w:tcPr>
          <w:p w14:paraId="4AF1A0FE" w14:textId="77777777" w:rsidR="0056493A" w:rsidRDefault="0056493A" w:rsidP="00330FDA">
            <w:pPr>
              <w:ind w:firstLine="0"/>
              <w:jc w:val="center"/>
            </w:pPr>
            <w:r>
              <w:t>-30|90</w:t>
            </w:r>
          </w:p>
        </w:tc>
      </w:tr>
      <w:tr w:rsidR="0056493A" w14:paraId="3A0CFB2D" w14:textId="77777777" w:rsidTr="00330FDA">
        <w:tc>
          <w:tcPr>
            <w:tcW w:w="408" w:type="pct"/>
            <w:tcBorders>
              <w:left w:val="single" w:sz="4" w:space="0" w:color="auto"/>
            </w:tcBorders>
          </w:tcPr>
          <w:p w14:paraId="246DDFDE" w14:textId="77777777" w:rsidR="0056493A" w:rsidRDefault="0056493A" w:rsidP="00330FDA">
            <w:pPr>
              <w:ind w:firstLine="0"/>
              <w:jc w:val="center"/>
            </w:pPr>
            <w:r>
              <w:t>6</w:t>
            </w:r>
          </w:p>
        </w:tc>
        <w:tc>
          <w:tcPr>
            <w:tcW w:w="742" w:type="pct"/>
            <w:tcBorders>
              <w:right w:val="single" w:sz="4" w:space="0" w:color="auto"/>
            </w:tcBorders>
          </w:tcPr>
          <w:p w14:paraId="26320744" w14:textId="77777777" w:rsidR="0056493A" w:rsidRDefault="0056493A" w:rsidP="00330FDA">
            <w:pPr>
              <w:ind w:firstLine="0"/>
              <w:jc w:val="center"/>
            </w:pPr>
            <w:r w:rsidRPr="00F43E8C">
              <w:t>Steered</w:t>
            </w:r>
          </w:p>
        </w:tc>
        <w:tc>
          <w:tcPr>
            <w:tcW w:w="730" w:type="pct"/>
            <w:tcBorders>
              <w:left w:val="single" w:sz="4" w:space="0" w:color="auto"/>
            </w:tcBorders>
          </w:tcPr>
          <w:p w14:paraId="684D7758" w14:textId="77777777" w:rsidR="0056493A" w:rsidRDefault="0056493A" w:rsidP="00330FDA">
            <w:pPr>
              <w:ind w:firstLine="0"/>
              <w:jc w:val="center"/>
            </w:pPr>
            <w:r>
              <w:t>+75|90</w:t>
            </w:r>
          </w:p>
        </w:tc>
        <w:tc>
          <w:tcPr>
            <w:tcW w:w="859" w:type="pct"/>
          </w:tcPr>
          <w:p w14:paraId="7EE85B48" w14:textId="77777777" w:rsidR="0056493A" w:rsidRDefault="0056493A" w:rsidP="00330FDA">
            <w:pPr>
              <w:ind w:firstLine="0"/>
              <w:jc w:val="center"/>
            </w:pPr>
            <w:r>
              <w:t>+71.25|90</w:t>
            </w:r>
          </w:p>
        </w:tc>
        <w:tc>
          <w:tcPr>
            <w:tcW w:w="817" w:type="pct"/>
          </w:tcPr>
          <w:p w14:paraId="3302E413" w14:textId="77777777" w:rsidR="0056493A" w:rsidRDefault="0056493A" w:rsidP="00330FDA">
            <w:pPr>
              <w:ind w:firstLine="0"/>
              <w:jc w:val="center"/>
            </w:pPr>
            <w:r>
              <w:t>+67.5|90</w:t>
            </w:r>
          </w:p>
        </w:tc>
        <w:tc>
          <w:tcPr>
            <w:tcW w:w="730" w:type="pct"/>
          </w:tcPr>
          <w:p w14:paraId="10F47DC1" w14:textId="77777777" w:rsidR="0056493A" w:rsidRDefault="0056493A" w:rsidP="00330FDA">
            <w:pPr>
              <w:ind w:firstLine="0"/>
              <w:jc w:val="center"/>
            </w:pPr>
            <w:r>
              <w:t>+60|90</w:t>
            </w:r>
          </w:p>
        </w:tc>
        <w:tc>
          <w:tcPr>
            <w:tcW w:w="715" w:type="pct"/>
            <w:tcBorders>
              <w:right w:val="single" w:sz="4" w:space="0" w:color="auto"/>
            </w:tcBorders>
          </w:tcPr>
          <w:p w14:paraId="0E890838" w14:textId="77777777" w:rsidR="0056493A" w:rsidRDefault="0056493A" w:rsidP="00330FDA">
            <w:pPr>
              <w:ind w:firstLine="0"/>
              <w:jc w:val="center"/>
            </w:pPr>
            <w:r>
              <w:t>+30|90</w:t>
            </w:r>
          </w:p>
        </w:tc>
      </w:tr>
      <w:tr w:rsidR="0056493A" w14:paraId="5F933007" w14:textId="77777777" w:rsidTr="00330FDA">
        <w:tc>
          <w:tcPr>
            <w:tcW w:w="408" w:type="pct"/>
            <w:tcBorders>
              <w:left w:val="single" w:sz="4" w:space="0" w:color="auto"/>
            </w:tcBorders>
          </w:tcPr>
          <w:p w14:paraId="1F0CB4FB" w14:textId="77777777" w:rsidR="0056493A" w:rsidRDefault="0056493A" w:rsidP="00330FDA">
            <w:pPr>
              <w:ind w:firstLine="0"/>
              <w:jc w:val="center"/>
            </w:pPr>
            <w:r>
              <w:t>7</w:t>
            </w:r>
          </w:p>
        </w:tc>
        <w:tc>
          <w:tcPr>
            <w:tcW w:w="742" w:type="pct"/>
            <w:tcBorders>
              <w:right w:val="single" w:sz="4" w:space="0" w:color="auto"/>
            </w:tcBorders>
          </w:tcPr>
          <w:p w14:paraId="4587CD89" w14:textId="77777777" w:rsidR="0056493A" w:rsidRDefault="0056493A" w:rsidP="00330FDA">
            <w:pPr>
              <w:ind w:firstLine="0"/>
              <w:jc w:val="center"/>
            </w:pPr>
            <w:r w:rsidRPr="00F43E8C">
              <w:t>Steered</w:t>
            </w:r>
          </w:p>
        </w:tc>
        <w:tc>
          <w:tcPr>
            <w:tcW w:w="730" w:type="pct"/>
            <w:tcBorders>
              <w:left w:val="single" w:sz="4" w:space="0" w:color="auto"/>
            </w:tcBorders>
          </w:tcPr>
          <w:p w14:paraId="05E4DE22" w14:textId="77777777" w:rsidR="0056493A" w:rsidRDefault="0056493A" w:rsidP="00330FDA">
            <w:pPr>
              <w:ind w:firstLine="0"/>
              <w:jc w:val="center"/>
            </w:pPr>
            <w:r>
              <w:t>0|+15</w:t>
            </w:r>
          </w:p>
        </w:tc>
        <w:tc>
          <w:tcPr>
            <w:tcW w:w="859" w:type="pct"/>
          </w:tcPr>
          <w:p w14:paraId="382A7E44" w14:textId="77777777" w:rsidR="0056493A" w:rsidRDefault="0056493A" w:rsidP="00330FDA">
            <w:pPr>
              <w:ind w:firstLine="0"/>
              <w:jc w:val="center"/>
            </w:pPr>
            <w:r>
              <w:t>0|+18.75</w:t>
            </w:r>
          </w:p>
        </w:tc>
        <w:tc>
          <w:tcPr>
            <w:tcW w:w="817" w:type="pct"/>
          </w:tcPr>
          <w:p w14:paraId="513ACE38" w14:textId="77777777" w:rsidR="0056493A" w:rsidRDefault="0056493A" w:rsidP="00330FDA">
            <w:pPr>
              <w:ind w:firstLine="0"/>
              <w:jc w:val="center"/>
            </w:pPr>
            <w:r>
              <w:t>0|+22.5</w:t>
            </w:r>
          </w:p>
        </w:tc>
        <w:tc>
          <w:tcPr>
            <w:tcW w:w="730" w:type="pct"/>
          </w:tcPr>
          <w:p w14:paraId="58061A2D" w14:textId="77777777" w:rsidR="0056493A" w:rsidRDefault="0056493A" w:rsidP="00330FDA">
            <w:pPr>
              <w:ind w:firstLine="0"/>
              <w:jc w:val="center"/>
            </w:pPr>
            <w:r>
              <w:t>0|+30</w:t>
            </w:r>
          </w:p>
        </w:tc>
        <w:tc>
          <w:tcPr>
            <w:tcW w:w="715" w:type="pct"/>
            <w:tcBorders>
              <w:right w:val="single" w:sz="4" w:space="0" w:color="auto"/>
            </w:tcBorders>
          </w:tcPr>
          <w:p w14:paraId="7D271666" w14:textId="77777777" w:rsidR="0056493A" w:rsidRDefault="0056493A" w:rsidP="00330FDA">
            <w:pPr>
              <w:ind w:firstLine="0"/>
              <w:jc w:val="center"/>
            </w:pPr>
            <w:r>
              <w:t>0|+60</w:t>
            </w:r>
          </w:p>
        </w:tc>
      </w:tr>
      <w:tr w:rsidR="0056493A" w14:paraId="5C4DAC87" w14:textId="77777777" w:rsidTr="00330FDA">
        <w:tc>
          <w:tcPr>
            <w:tcW w:w="408" w:type="pct"/>
            <w:tcBorders>
              <w:left w:val="single" w:sz="4" w:space="0" w:color="auto"/>
            </w:tcBorders>
          </w:tcPr>
          <w:p w14:paraId="2CA668D1" w14:textId="77777777" w:rsidR="0056493A" w:rsidRDefault="0056493A" w:rsidP="00330FDA">
            <w:pPr>
              <w:ind w:firstLine="0"/>
              <w:jc w:val="center"/>
            </w:pPr>
            <w:r>
              <w:t>8</w:t>
            </w:r>
          </w:p>
        </w:tc>
        <w:tc>
          <w:tcPr>
            <w:tcW w:w="742" w:type="pct"/>
            <w:tcBorders>
              <w:right w:val="single" w:sz="4" w:space="0" w:color="auto"/>
            </w:tcBorders>
          </w:tcPr>
          <w:p w14:paraId="070FDF77" w14:textId="77777777" w:rsidR="0056493A" w:rsidRDefault="0056493A" w:rsidP="00330FDA">
            <w:pPr>
              <w:ind w:firstLine="0"/>
              <w:jc w:val="center"/>
            </w:pPr>
            <w:r w:rsidRPr="00F43E8C">
              <w:t>Steered</w:t>
            </w:r>
          </w:p>
        </w:tc>
        <w:tc>
          <w:tcPr>
            <w:tcW w:w="730" w:type="pct"/>
            <w:tcBorders>
              <w:left w:val="single" w:sz="4" w:space="0" w:color="auto"/>
            </w:tcBorders>
          </w:tcPr>
          <w:p w14:paraId="06FC7AED" w14:textId="77777777" w:rsidR="0056493A" w:rsidRDefault="0056493A" w:rsidP="00330FDA">
            <w:pPr>
              <w:ind w:firstLine="0"/>
              <w:jc w:val="center"/>
            </w:pPr>
            <w:r>
              <w:t>0|-15</w:t>
            </w:r>
          </w:p>
        </w:tc>
        <w:tc>
          <w:tcPr>
            <w:tcW w:w="859" w:type="pct"/>
          </w:tcPr>
          <w:p w14:paraId="1F048D66" w14:textId="77777777" w:rsidR="0056493A" w:rsidRDefault="0056493A" w:rsidP="00330FDA">
            <w:pPr>
              <w:ind w:firstLine="0"/>
              <w:jc w:val="center"/>
            </w:pPr>
            <w:r>
              <w:t>0|-18.75</w:t>
            </w:r>
          </w:p>
        </w:tc>
        <w:tc>
          <w:tcPr>
            <w:tcW w:w="817" w:type="pct"/>
          </w:tcPr>
          <w:p w14:paraId="0CB1377B" w14:textId="77777777" w:rsidR="0056493A" w:rsidRDefault="0056493A" w:rsidP="00330FDA">
            <w:pPr>
              <w:ind w:firstLine="0"/>
              <w:jc w:val="center"/>
            </w:pPr>
            <w:r>
              <w:t>0|-22.5</w:t>
            </w:r>
          </w:p>
        </w:tc>
        <w:tc>
          <w:tcPr>
            <w:tcW w:w="730" w:type="pct"/>
          </w:tcPr>
          <w:p w14:paraId="05AA30B8" w14:textId="77777777" w:rsidR="0056493A" w:rsidRDefault="0056493A" w:rsidP="00330FDA">
            <w:pPr>
              <w:ind w:firstLine="0"/>
              <w:jc w:val="center"/>
            </w:pPr>
            <w:r>
              <w:t>0|-30</w:t>
            </w:r>
          </w:p>
        </w:tc>
        <w:tc>
          <w:tcPr>
            <w:tcW w:w="715" w:type="pct"/>
            <w:tcBorders>
              <w:right w:val="single" w:sz="4" w:space="0" w:color="auto"/>
            </w:tcBorders>
          </w:tcPr>
          <w:p w14:paraId="6D1BBDCF" w14:textId="77777777" w:rsidR="0056493A" w:rsidRDefault="0056493A" w:rsidP="00330FDA">
            <w:pPr>
              <w:ind w:firstLine="0"/>
              <w:jc w:val="center"/>
            </w:pPr>
            <w:r>
              <w:t>0|-60</w:t>
            </w:r>
          </w:p>
        </w:tc>
      </w:tr>
      <w:tr w:rsidR="0056493A" w14:paraId="55E8441A" w14:textId="77777777" w:rsidTr="00330FDA">
        <w:tc>
          <w:tcPr>
            <w:tcW w:w="408" w:type="pct"/>
            <w:tcBorders>
              <w:left w:val="single" w:sz="4" w:space="0" w:color="auto"/>
            </w:tcBorders>
          </w:tcPr>
          <w:p w14:paraId="2AE09A79" w14:textId="77777777" w:rsidR="0056493A" w:rsidRDefault="0056493A" w:rsidP="00330FDA">
            <w:pPr>
              <w:ind w:firstLine="0"/>
              <w:jc w:val="center"/>
            </w:pPr>
            <w:r>
              <w:t>9</w:t>
            </w:r>
          </w:p>
        </w:tc>
        <w:tc>
          <w:tcPr>
            <w:tcW w:w="742" w:type="pct"/>
            <w:tcBorders>
              <w:right w:val="single" w:sz="4" w:space="0" w:color="auto"/>
            </w:tcBorders>
          </w:tcPr>
          <w:p w14:paraId="0592EF39" w14:textId="77777777" w:rsidR="0056493A" w:rsidRDefault="0056493A" w:rsidP="00330FDA">
            <w:pPr>
              <w:ind w:firstLine="0"/>
              <w:jc w:val="center"/>
            </w:pPr>
            <w:r w:rsidRPr="006B77F9">
              <w:t>Straight</w:t>
            </w:r>
          </w:p>
        </w:tc>
        <w:tc>
          <w:tcPr>
            <w:tcW w:w="730" w:type="pct"/>
            <w:tcBorders>
              <w:left w:val="single" w:sz="4" w:space="0" w:color="auto"/>
            </w:tcBorders>
          </w:tcPr>
          <w:p w14:paraId="70F01A52" w14:textId="77777777" w:rsidR="0056493A" w:rsidRDefault="0056493A" w:rsidP="00330FDA">
            <w:pPr>
              <w:ind w:firstLine="0"/>
              <w:jc w:val="center"/>
            </w:pPr>
            <w:r>
              <w:t>+75</w:t>
            </w:r>
          </w:p>
        </w:tc>
        <w:tc>
          <w:tcPr>
            <w:tcW w:w="859" w:type="pct"/>
          </w:tcPr>
          <w:p w14:paraId="462EB9F8" w14:textId="77777777" w:rsidR="0056493A" w:rsidRDefault="0056493A" w:rsidP="00330FDA">
            <w:pPr>
              <w:ind w:firstLine="0"/>
              <w:jc w:val="center"/>
            </w:pPr>
            <w:r>
              <w:t>+71.25</w:t>
            </w:r>
          </w:p>
        </w:tc>
        <w:tc>
          <w:tcPr>
            <w:tcW w:w="817" w:type="pct"/>
          </w:tcPr>
          <w:p w14:paraId="09A13471" w14:textId="77777777" w:rsidR="0056493A" w:rsidRDefault="0056493A" w:rsidP="00330FDA">
            <w:pPr>
              <w:ind w:firstLine="0"/>
              <w:jc w:val="center"/>
            </w:pPr>
            <w:r>
              <w:t>+67.5</w:t>
            </w:r>
          </w:p>
        </w:tc>
        <w:tc>
          <w:tcPr>
            <w:tcW w:w="730" w:type="pct"/>
          </w:tcPr>
          <w:p w14:paraId="08658242" w14:textId="77777777" w:rsidR="0056493A" w:rsidRDefault="0056493A" w:rsidP="00330FDA">
            <w:pPr>
              <w:ind w:firstLine="0"/>
              <w:jc w:val="center"/>
            </w:pPr>
            <w:r>
              <w:t>+60</w:t>
            </w:r>
          </w:p>
        </w:tc>
        <w:tc>
          <w:tcPr>
            <w:tcW w:w="715" w:type="pct"/>
            <w:tcBorders>
              <w:right w:val="single" w:sz="4" w:space="0" w:color="auto"/>
            </w:tcBorders>
          </w:tcPr>
          <w:p w14:paraId="3942E216" w14:textId="77777777" w:rsidR="0056493A" w:rsidRDefault="0056493A" w:rsidP="00330FDA">
            <w:pPr>
              <w:ind w:firstLine="0"/>
              <w:jc w:val="center"/>
            </w:pPr>
            <w:r>
              <w:t>+30</w:t>
            </w:r>
          </w:p>
        </w:tc>
      </w:tr>
      <w:tr w:rsidR="0056493A" w14:paraId="53B2CBDB" w14:textId="77777777" w:rsidTr="00330FDA">
        <w:tc>
          <w:tcPr>
            <w:tcW w:w="408" w:type="pct"/>
            <w:tcBorders>
              <w:left w:val="single" w:sz="4" w:space="0" w:color="auto"/>
            </w:tcBorders>
          </w:tcPr>
          <w:p w14:paraId="4A8978AE" w14:textId="77777777" w:rsidR="0056493A" w:rsidRDefault="0056493A" w:rsidP="00330FDA">
            <w:pPr>
              <w:ind w:firstLine="0"/>
              <w:jc w:val="center"/>
            </w:pPr>
            <w:r>
              <w:t>10</w:t>
            </w:r>
          </w:p>
        </w:tc>
        <w:tc>
          <w:tcPr>
            <w:tcW w:w="742" w:type="pct"/>
            <w:tcBorders>
              <w:right w:val="single" w:sz="4" w:space="0" w:color="auto"/>
            </w:tcBorders>
          </w:tcPr>
          <w:p w14:paraId="16E77FE2" w14:textId="77777777" w:rsidR="0056493A" w:rsidRDefault="0056493A" w:rsidP="00330FDA">
            <w:pPr>
              <w:ind w:firstLine="0"/>
              <w:jc w:val="center"/>
            </w:pPr>
            <w:r w:rsidRPr="006B77F9">
              <w:t>Straight</w:t>
            </w:r>
          </w:p>
        </w:tc>
        <w:tc>
          <w:tcPr>
            <w:tcW w:w="730" w:type="pct"/>
            <w:tcBorders>
              <w:left w:val="single" w:sz="4" w:space="0" w:color="auto"/>
            </w:tcBorders>
          </w:tcPr>
          <w:p w14:paraId="4A21BE51" w14:textId="77777777" w:rsidR="0056493A" w:rsidRDefault="0056493A" w:rsidP="00330FDA">
            <w:pPr>
              <w:ind w:firstLine="0"/>
              <w:jc w:val="center"/>
            </w:pPr>
            <w:r>
              <w:t>-75</w:t>
            </w:r>
          </w:p>
        </w:tc>
        <w:tc>
          <w:tcPr>
            <w:tcW w:w="859" w:type="pct"/>
          </w:tcPr>
          <w:p w14:paraId="0B8F12A1" w14:textId="77777777" w:rsidR="0056493A" w:rsidRDefault="0056493A" w:rsidP="00330FDA">
            <w:pPr>
              <w:ind w:firstLine="0"/>
              <w:jc w:val="center"/>
            </w:pPr>
            <w:r>
              <w:t>-71.25</w:t>
            </w:r>
          </w:p>
        </w:tc>
        <w:tc>
          <w:tcPr>
            <w:tcW w:w="817" w:type="pct"/>
          </w:tcPr>
          <w:p w14:paraId="0ACA5EDE" w14:textId="77777777" w:rsidR="0056493A" w:rsidRDefault="0056493A" w:rsidP="00330FDA">
            <w:pPr>
              <w:ind w:firstLine="0"/>
              <w:jc w:val="center"/>
            </w:pPr>
            <w:r>
              <w:t>-67.5</w:t>
            </w:r>
          </w:p>
        </w:tc>
        <w:tc>
          <w:tcPr>
            <w:tcW w:w="730" w:type="pct"/>
          </w:tcPr>
          <w:p w14:paraId="10A61CDB" w14:textId="77777777" w:rsidR="0056493A" w:rsidRDefault="0056493A" w:rsidP="00330FDA">
            <w:pPr>
              <w:ind w:firstLine="0"/>
              <w:jc w:val="center"/>
            </w:pPr>
            <w:r>
              <w:t>-60</w:t>
            </w:r>
          </w:p>
        </w:tc>
        <w:tc>
          <w:tcPr>
            <w:tcW w:w="715" w:type="pct"/>
            <w:tcBorders>
              <w:right w:val="single" w:sz="4" w:space="0" w:color="auto"/>
            </w:tcBorders>
          </w:tcPr>
          <w:p w14:paraId="4FADA57F" w14:textId="77777777" w:rsidR="0056493A" w:rsidRDefault="0056493A" w:rsidP="00330FDA">
            <w:pPr>
              <w:ind w:firstLine="0"/>
              <w:jc w:val="center"/>
            </w:pPr>
            <w:r>
              <w:t>-30</w:t>
            </w:r>
          </w:p>
        </w:tc>
      </w:tr>
      <w:tr w:rsidR="0056493A" w14:paraId="0E95F43B" w14:textId="77777777" w:rsidTr="00330FDA">
        <w:tc>
          <w:tcPr>
            <w:tcW w:w="408" w:type="pct"/>
            <w:tcBorders>
              <w:left w:val="single" w:sz="4" w:space="0" w:color="auto"/>
            </w:tcBorders>
          </w:tcPr>
          <w:p w14:paraId="0D437EC8" w14:textId="77777777" w:rsidR="0056493A" w:rsidRDefault="0056493A" w:rsidP="00330FDA">
            <w:pPr>
              <w:ind w:firstLine="0"/>
              <w:jc w:val="center"/>
            </w:pPr>
            <w:r>
              <w:t>11</w:t>
            </w:r>
          </w:p>
        </w:tc>
        <w:tc>
          <w:tcPr>
            <w:tcW w:w="742" w:type="pct"/>
            <w:tcBorders>
              <w:right w:val="single" w:sz="4" w:space="0" w:color="auto"/>
            </w:tcBorders>
          </w:tcPr>
          <w:p w14:paraId="7163798C" w14:textId="77777777" w:rsidR="0056493A" w:rsidRDefault="0056493A" w:rsidP="00330FDA">
            <w:pPr>
              <w:ind w:firstLine="0"/>
              <w:jc w:val="center"/>
            </w:pPr>
            <w:r w:rsidRPr="006B77F9">
              <w:t>Straight</w:t>
            </w:r>
          </w:p>
        </w:tc>
        <w:tc>
          <w:tcPr>
            <w:tcW w:w="730" w:type="pct"/>
            <w:tcBorders>
              <w:left w:val="single" w:sz="4" w:space="0" w:color="auto"/>
            </w:tcBorders>
          </w:tcPr>
          <w:p w14:paraId="103AE739" w14:textId="77777777" w:rsidR="0056493A" w:rsidRDefault="0056493A" w:rsidP="00330FDA">
            <w:pPr>
              <w:ind w:firstLine="0"/>
              <w:jc w:val="center"/>
            </w:pPr>
            <w:r>
              <w:t>0</w:t>
            </w:r>
          </w:p>
        </w:tc>
        <w:tc>
          <w:tcPr>
            <w:tcW w:w="859" w:type="pct"/>
          </w:tcPr>
          <w:p w14:paraId="3EC536D2" w14:textId="77777777" w:rsidR="0056493A" w:rsidRDefault="0056493A" w:rsidP="00330FDA">
            <w:pPr>
              <w:ind w:firstLine="0"/>
              <w:jc w:val="center"/>
            </w:pPr>
            <w:r>
              <w:t>0</w:t>
            </w:r>
          </w:p>
        </w:tc>
        <w:tc>
          <w:tcPr>
            <w:tcW w:w="817" w:type="pct"/>
          </w:tcPr>
          <w:p w14:paraId="2ED4EA36" w14:textId="77777777" w:rsidR="0056493A" w:rsidRDefault="0056493A" w:rsidP="00330FDA">
            <w:pPr>
              <w:ind w:firstLine="0"/>
              <w:jc w:val="center"/>
            </w:pPr>
            <w:r>
              <w:t>0</w:t>
            </w:r>
          </w:p>
        </w:tc>
        <w:tc>
          <w:tcPr>
            <w:tcW w:w="730" w:type="pct"/>
          </w:tcPr>
          <w:p w14:paraId="3929DDE1" w14:textId="77777777" w:rsidR="0056493A" w:rsidRDefault="0056493A" w:rsidP="00330FDA">
            <w:pPr>
              <w:ind w:firstLine="0"/>
              <w:jc w:val="center"/>
            </w:pPr>
            <w:r>
              <w:t>0</w:t>
            </w:r>
          </w:p>
        </w:tc>
        <w:tc>
          <w:tcPr>
            <w:tcW w:w="715" w:type="pct"/>
            <w:tcBorders>
              <w:right w:val="single" w:sz="4" w:space="0" w:color="auto"/>
            </w:tcBorders>
          </w:tcPr>
          <w:p w14:paraId="1631C66D" w14:textId="77777777" w:rsidR="0056493A" w:rsidRDefault="0056493A" w:rsidP="00330FDA">
            <w:pPr>
              <w:ind w:firstLine="0"/>
              <w:jc w:val="center"/>
            </w:pPr>
            <w:r>
              <w:t>0</w:t>
            </w:r>
          </w:p>
        </w:tc>
      </w:tr>
      <w:tr w:rsidR="0056493A" w14:paraId="37A42A0F" w14:textId="77777777" w:rsidTr="00330FDA">
        <w:tc>
          <w:tcPr>
            <w:tcW w:w="408" w:type="pct"/>
            <w:tcBorders>
              <w:left w:val="single" w:sz="4" w:space="0" w:color="auto"/>
              <w:bottom w:val="single" w:sz="4" w:space="0" w:color="auto"/>
            </w:tcBorders>
          </w:tcPr>
          <w:p w14:paraId="29C72A7E" w14:textId="77777777" w:rsidR="0056493A" w:rsidRDefault="0056493A" w:rsidP="00330FDA">
            <w:pPr>
              <w:ind w:firstLine="0"/>
              <w:jc w:val="center"/>
            </w:pPr>
            <w:r>
              <w:t>12</w:t>
            </w:r>
          </w:p>
        </w:tc>
        <w:tc>
          <w:tcPr>
            <w:tcW w:w="742" w:type="pct"/>
            <w:tcBorders>
              <w:bottom w:val="single" w:sz="4" w:space="0" w:color="auto"/>
              <w:right w:val="single" w:sz="4" w:space="0" w:color="auto"/>
            </w:tcBorders>
          </w:tcPr>
          <w:p w14:paraId="58B5D9F2" w14:textId="77777777" w:rsidR="0056493A" w:rsidRDefault="0056493A" w:rsidP="00330FDA">
            <w:pPr>
              <w:ind w:firstLine="0"/>
              <w:jc w:val="center"/>
            </w:pPr>
            <w:r w:rsidRPr="006B77F9">
              <w:t>Straight</w:t>
            </w:r>
          </w:p>
        </w:tc>
        <w:tc>
          <w:tcPr>
            <w:tcW w:w="730" w:type="pct"/>
            <w:tcBorders>
              <w:left w:val="single" w:sz="4" w:space="0" w:color="auto"/>
              <w:bottom w:val="single" w:sz="4" w:space="0" w:color="auto"/>
            </w:tcBorders>
          </w:tcPr>
          <w:p w14:paraId="5376FF44" w14:textId="77777777" w:rsidR="0056493A" w:rsidRDefault="0056493A" w:rsidP="00330FDA">
            <w:pPr>
              <w:ind w:firstLine="0"/>
              <w:jc w:val="center"/>
            </w:pPr>
            <w:r>
              <w:t>90</w:t>
            </w:r>
          </w:p>
        </w:tc>
        <w:tc>
          <w:tcPr>
            <w:tcW w:w="859" w:type="pct"/>
            <w:tcBorders>
              <w:bottom w:val="single" w:sz="4" w:space="0" w:color="auto"/>
            </w:tcBorders>
          </w:tcPr>
          <w:p w14:paraId="172BB231" w14:textId="77777777" w:rsidR="0056493A" w:rsidRDefault="0056493A" w:rsidP="00330FDA">
            <w:pPr>
              <w:ind w:firstLine="0"/>
              <w:jc w:val="center"/>
            </w:pPr>
            <w:r>
              <w:t>90</w:t>
            </w:r>
          </w:p>
        </w:tc>
        <w:tc>
          <w:tcPr>
            <w:tcW w:w="817" w:type="pct"/>
            <w:tcBorders>
              <w:bottom w:val="single" w:sz="4" w:space="0" w:color="auto"/>
            </w:tcBorders>
          </w:tcPr>
          <w:p w14:paraId="025FB727" w14:textId="77777777" w:rsidR="0056493A" w:rsidRDefault="0056493A" w:rsidP="00330FDA">
            <w:pPr>
              <w:ind w:firstLine="0"/>
              <w:jc w:val="center"/>
            </w:pPr>
            <w:r>
              <w:t>90</w:t>
            </w:r>
          </w:p>
        </w:tc>
        <w:tc>
          <w:tcPr>
            <w:tcW w:w="730" w:type="pct"/>
            <w:tcBorders>
              <w:bottom w:val="single" w:sz="4" w:space="0" w:color="auto"/>
            </w:tcBorders>
          </w:tcPr>
          <w:p w14:paraId="2D02133C" w14:textId="77777777" w:rsidR="0056493A" w:rsidRDefault="0056493A" w:rsidP="00330FDA">
            <w:pPr>
              <w:ind w:firstLine="0"/>
              <w:jc w:val="center"/>
            </w:pPr>
            <w:r>
              <w:t>90</w:t>
            </w:r>
          </w:p>
        </w:tc>
        <w:tc>
          <w:tcPr>
            <w:tcW w:w="715" w:type="pct"/>
            <w:tcBorders>
              <w:bottom w:val="single" w:sz="4" w:space="0" w:color="auto"/>
              <w:right w:val="single" w:sz="4" w:space="0" w:color="auto"/>
            </w:tcBorders>
          </w:tcPr>
          <w:p w14:paraId="43A8A3E4" w14:textId="77777777" w:rsidR="0056493A" w:rsidRDefault="0056493A" w:rsidP="00330FDA">
            <w:pPr>
              <w:ind w:firstLine="0"/>
              <w:jc w:val="center"/>
            </w:pPr>
            <w:r>
              <w:t>90</w:t>
            </w:r>
          </w:p>
        </w:tc>
      </w:tr>
      <w:tr w:rsidR="0056493A" w14:paraId="14DE6039" w14:textId="77777777" w:rsidTr="00330FDA">
        <w:tc>
          <w:tcPr>
            <w:tcW w:w="408" w:type="pct"/>
            <w:tcBorders>
              <w:top w:val="single" w:sz="4" w:space="0" w:color="auto"/>
              <w:left w:val="single" w:sz="4" w:space="0" w:color="auto"/>
              <w:bottom w:val="single" w:sz="4" w:space="0" w:color="auto"/>
            </w:tcBorders>
          </w:tcPr>
          <w:p w14:paraId="2FEE5F30" w14:textId="77777777" w:rsidR="0056493A" w:rsidRDefault="0056493A" w:rsidP="00330FDA">
            <w:pPr>
              <w:ind w:firstLine="0"/>
              <w:jc w:val="center"/>
            </w:pPr>
            <w:r>
              <w:t>…</w:t>
            </w:r>
          </w:p>
        </w:tc>
        <w:tc>
          <w:tcPr>
            <w:tcW w:w="742" w:type="pct"/>
            <w:tcBorders>
              <w:top w:val="single" w:sz="4" w:space="0" w:color="auto"/>
              <w:bottom w:val="single" w:sz="4" w:space="0" w:color="auto"/>
              <w:right w:val="single" w:sz="4" w:space="0" w:color="auto"/>
            </w:tcBorders>
          </w:tcPr>
          <w:p w14:paraId="66C670D4" w14:textId="77777777" w:rsidR="0056493A" w:rsidRDefault="0056493A" w:rsidP="00330FDA">
            <w:pPr>
              <w:ind w:firstLine="0"/>
              <w:jc w:val="center"/>
            </w:pPr>
            <w:r>
              <w:t>Symmetric</w:t>
            </w:r>
          </w:p>
        </w:tc>
        <w:tc>
          <w:tcPr>
            <w:tcW w:w="730" w:type="pct"/>
            <w:tcBorders>
              <w:top w:val="single" w:sz="4" w:space="0" w:color="auto"/>
              <w:left w:val="single" w:sz="4" w:space="0" w:color="auto"/>
              <w:bottom w:val="single" w:sz="4" w:space="0" w:color="auto"/>
            </w:tcBorders>
          </w:tcPr>
          <w:p w14:paraId="65E35E4A" w14:textId="77777777" w:rsidR="0056493A" w:rsidRDefault="0056493A" w:rsidP="00330FDA">
            <w:pPr>
              <w:ind w:firstLine="0"/>
              <w:jc w:val="center"/>
            </w:pPr>
            <w:r>
              <w:t>Yes</w:t>
            </w:r>
          </w:p>
        </w:tc>
        <w:tc>
          <w:tcPr>
            <w:tcW w:w="859" w:type="pct"/>
            <w:tcBorders>
              <w:top w:val="single" w:sz="4" w:space="0" w:color="auto"/>
              <w:bottom w:val="single" w:sz="4" w:space="0" w:color="auto"/>
            </w:tcBorders>
          </w:tcPr>
          <w:p w14:paraId="5EA51E96" w14:textId="77777777" w:rsidR="0056493A" w:rsidRDefault="0056493A" w:rsidP="00330FDA">
            <w:pPr>
              <w:ind w:firstLine="0"/>
              <w:jc w:val="center"/>
            </w:pPr>
            <w:r>
              <w:t>Yes</w:t>
            </w:r>
          </w:p>
        </w:tc>
        <w:tc>
          <w:tcPr>
            <w:tcW w:w="817" w:type="pct"/>
            <w:tcBorders>
              <w:top w:val="single" w:sz="4" w:space="0" w:color="auto"/>
              <w:bottom w:val="single" w:sz="4" w:space="0" w:color="auto"/>
            </w:tcBorders>
          </w:tcPr>
          <w:p w14:paraId="7F935B4C" w14:textId="77777777" w:rsidR="0056493A" w:rsidRDefault="0056493A" w:rsidP="00330FDA">
            <w:pPr>
              <w:ind w:firstLine="0"/>
              <w:jc w:val="center"/>
            </w:pPr>
            <w:r w:rsidRPr="008D569B">
              <w:t>Yes</w:t>
            </w:r>
          </w:p>
        </w:tc>
        <w:tc>
          <w:tcPr>
            <w:tcW w:w="730" w:type="pct"/>
            <w:tcBorders>
              <w:top w:val="single" w:sz="4" w:space="0" w:color="auto"/>
              <w:bottom w:val="single" w:sz="4" w:space="0" w:color="auto"/>
            </w:tcBorders>
          </w:tcPr>
          <w:p w14:paraId="532267A6" w14:textId="77777777" w:rsidR="0056493A" w:rsidRDefault="0056493A" w:rsidP="00330FDA">
            <w:pPr>
              <w:ind w:firstLine="0"/>
              <w:jc w:val="center"/>
            </w:pPr>
            <w:r w:rsidRPr="008D569B">
              <w:t>Yes</w:t>
            </w:r>
          </w:p>
        </w:tc>
        <w:tc>
          <w:tcPr>
            <w:tcW w:w="715" w:type="pct"/>
            <w:tcBorders>
              <w:top w:val="single" w:sz="4" w:space="0" w:color="auto"/>
              <w:bottom w:val="single" w:sz="4" w:space="0" w:color="auto"/>
              <w:right w:val="single" w:sz="4" w:space="0" w:color="auto"/>
            </w:tcBorders>
          </w:tcPr>
          <w:p w14:paraId="69EF1AA7" w14:textId="77777777" w:rsidR="0056493A" w:rsidRDefault="0056493A" w:rsidP="00330FDA">
            <w:pPr>
              <w:ind w:firstLine="0"/>
              <w:jc w:val="center"/>
            </w:pPr>
            <w:r w:rsidRPr="008D569B">
              <w:t>Yes</w:t>
            </w:r>
          </w:p>
        </w:tc>
      </w:tr>
    </w:tbl>
    <w:p w14:paraId="6D0D741C" w14:textId="785A52C0" w:rsidR="00404909" w:rsidRDefault="00404909" w:rsidP="00E47A89"/>
    <w:p w14:paraId="3C2578BA" w14:textId="77777777" w:rsidR="006D2EAA" w:rsidRDefault="006D2EAA" w:rsidP="00E47A89"/>
    <w:p w14:paraId="7E0A759F" w14:textId="123D527B" w:rsidR="00D62ED7" w:rsidRDefault="00D1610F" w:rsidP="00D62ED7">
      <w:pPr>
        <w:pStyle w:val="Caption"/>
        <w:keepNext/>
      </w:pPr>
      <w:bookmarkStart w:id="3" w:name="_Ref133173270"/>
      <w:r>
        <w:t>TABLE</w:t>
      </w:r>
      <w:r w:rsidR="00D62ED7">
        <w:t xml:space="preserve"> </w:t>
      </w:r>
      <w:r w:rsidR="00C163DB">
        <w:fldChar w:fldCharType="begin"/>
      </w:r>
      <w:r w:rsidR="00C163DB">
        <w:instrText xml:space="preserve"> SEQ Table \* ROMAN </w:instrText>
      </w:r>
      <w:r w:rsidR="00C163DB">
        <w:fldChar w:fldCharType="separate"/>
      </w:r>
      <w:r w:rsidR="0063380A">
        <w:rPr>
          <w:noProof/>
        </w:rPr>
        <w:t>II</w:t>
      </w:r>
      <w:r w:rsidR="00C163DB">
        <w:rPr>
          <w:noProof/>
        </w:rPr>
        <w:fldChar w:fldCharType="end"/>
      </w:r>
      <w:bookmarkEnd w:id="3"/>
      <w:r w:rsidR="00D62ED7">
        <w:t xml:space="preserve">:  </w:t>
      </w:r>
      <w:r>
        <w:t>MATERIAL PROPERTIES</w:t>
      </w:r>
      <w:r w:rsidR="00D62ED7">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9"/>
        <w:gridCol w:w="859"/>
        <w:gridCol w:w="859"/>
        <w:gridCol w:w="859"/>
        <w:gridCol w:w="859"/>
        <w:gridCol w:w="859"/>
        <w:gridCol w:w="859"/>
      </w:tblGrid>
      <w:tr w:rsidR="00C60882" w14:paraId="20F1BA0B" w14:textId="3CE321F7" w:rsidTr="00A721F0">
        <w:trPr>
          <w:jc w:val="center"/>
        </w:trPr>
        <w:tc>
          <w:tcPr>
            <w:tcW w:w="0" w:type="auto"/>
            <w:tcBorders>
              <w:top w:val="single" w:sz="4" w:space="0" w:color="auto"/>
              <w:left w:val="single" w:sz="4" w:space="0" w:color="auto"/>
              <w:right w:val="single" w:sz="4" w:space="0" w:color="auto"/>
            </w:tcBorders>
          </w:tcPr>
          <w:p w14:paraId="5AF30121" w14:textId="0B97BE1E" w:rsidR="00C60882" w:rsidRDefault="00C60882" w:rsidP="00D62ED7">
            <w:pPr>
              <w:ind w:firstLine="0"/>
              <w:jc w:val="center"/>
            </w:pPr>
            <w:r>
              <w:t>Property</w:t>
            </w:r>
          </w:p>
        </w:tc>
        <w:tc>
          <w:tcPr>
            <w:tcW w:w="0" w:type="auto"/>
            <w:tcBorders>
              <w:top w:val="single" w:sz="4" w:space="0" w:color="auto"/>
              <w:left w:val="single" w:sz="4" w:space="0" w:color="auto"/>
            </w:tcBorders>
          </w:tcPr>
          <w:p w14:paraId="34920066" w14:textId="46FBD6E7" w:rsidR="00C60882" w:rsidRDefault="00C60882" w:rsidP="00D62ED7">
            <w:pPr>
              <w:ind w:firstLine="0"/>
              <w:jc w:val="center"/>
            </w:pPr>
            <w:r>
              <w:t>E</w:t>
            </w:r>
            <w:r w:rsidRPr="00C60882">
              <w:rPr>
                <w:vertAlign w:val="subscript"/>
              </w:rPr>
              <w:t>1</w:t>
            </w:r>
          </w:p>
        </w:tc>
        <w:tc>
          <w:tcPr>
            <w:tcW w:w="0" w:type="auto"/>
            <w:tcBorders>
              <w:top w:val="single" w:sz="4" w:space="0" w:color="auto"/>
            </w:tcBorders>
          </w:tcPr>
          <w:p w14:paraId="377F42E7" w14:textId="304DD285" w:rsidR="00C60882" w:rsidRDefault="00C60882" w:rsidP="00D62ED7">
            <w:pPr>
              <w:ind w:firstLine="0"/>
              <w:jc w:val="center"/>
            </w:pPr>
            <w:r>
              <w:t>E</w:t>
            </w:r>
            <w:r w:rsidRPr="00C60882">
              <w:rPr>
                <w:vertAlign w:val="subscript"/>
              </w:rPr>
              <w:t>2</w:t>
            </w:r>
          </w:p>
        </w:tc>
        <w:tc>
          <w:tcPr>
            <w:tcW w:w="0" w:type="auto"/>
            <w:tcBorders>
              <w:top w:val="single" w:sz="4" w:space="0" w:color="auto"/>
            </w:tcBorders>
          </w:tcPr>
          <w:p w14:paraId="283671AF" w14:textId="765FC40D" w:rsidR="00C60882" w:rsidRDefault="00C60882" w:rsidP="00D62ED7">
            <w:pPr>
              <w:ind w:firstLine="0"/>
              <w:jc w:val="center"/>
            </w:pPr>
            <w:r>
              <w:t>ν</w:t>
            </w:r>
            <w:r w:rsidRPr="00C60882">
              <w:rPr>
                <w:vertAlign w:val="subscript"/>
              </w:rPr>
              <w:t>12</w:t>
            </w:r>
          </w:p>
        </w:tc>
        <w:tc>
          <w:tcPr>
            <w:tcW w:w="0" w:type="auto"/>
            <w:tcBorders>
              <w:top w:val="single" w:sz="4" w:space="0" w:color="auto"/>
            </w:tcBorders>
          </w:tcPr>
          <w:p w14:paraId="4BB41147" w14:textId="7A4CF466" w:rsidR="00C60882" w:rsidRDefault="00C60882" w:rsidP="00D62ED7">
            <w:pPr>
              <w:ind w:firstLine="0"/>
              <w:jc w:val="center"/>
            </w:pPr>
            <w:r>
              <w:t>G</w:t>
            </w:r>
            <w:r w:rsidRPr="00C60882">
              <w:rPr>
                <w:vertAlign w:val="subscript"/>
              </w:rPr>
              <w:t>12</w:t>
            </w:r>
          </w:p>
        </w:tc>
        <w:tc>
          <w:tcPr>
            <w:tcW w:w="0" w:type="auto"/>
            <w:tcBorders>
              <w:top w:val="single" w:sz="4" w:space="0" w:color="auto"/>
            </w:tcBorders>
          </w:tcPr>
          <w:p w14:paraId="5607AE4D" w14:textId="79B5D604" w:rsidR="00C60882" w:rsidRDefault="00C60882" w:rsidP="00D62ED7">
            <w:pPr>
              <w:ind w:firstLine="0"/>
              <w:jc w:val="center"/>
            </w:pPr>
            <w:r>
              <w:t>G</w:t>
            </w:r>
            <w:r w:rsidRPr="00C60882">
              <w:rPr>
                <w:vertAlign w:val="subscript"/>
              </w:rPr>
              <w:t>12</w:t>
            </w:r>
          </w:p>
        </w:tc>
        <w:tc>
          <w:tcPr>
            <w:tcW w:w="0" w:type="auto"/>
            <w:tcBorders>
              <w:top w:val="single" w:sz="4" w:space="0" w:color="auto"/>
              <w:right w:val="single" w:sz="4" w:space="0" w:color="auto"/>
            </w:tcBorders>
          </w:tcPr>
          <w:p w14:paraId="7FB6B42F" w14:textId="7211FA2F" w:rsidR="00C60882" w:rsidRDefault="00C60882" w:rsidP="00D62ED7">
            <w:pPr>
              <w:ind w:firstLine="0"/>
              <w:jc w:val="center"/>
            </w:pPr>
            <w:r>
              <w:t>G</w:t>
            </w:r>
            <w:r w:rsidRPr="00C60882">
              <w:rPr>
                <w:vertAlign w:val="subscript"/>
              </w:rPr>
              <w:t>23</w:t>
            </w:r>
          </w:p>
        </w:tc>
      </w:tr>
      <w:tr w:rsidR="00C60882" w14:paraId="4DC6A817" w14:textId="77777777" w:rsidTr="00A721F0">
        <w:trPr>
          <w:jc w:val="center"/>
        </w:trPr>
        <w:tc>
          <w:tcPr>
            <w:tcW w:w="0" w:type="auto"/>
            <w:tcBorders>
              <w:left w:val="single" w:sz="4" w:space="0" w:color="auto"/>
              <w:right w:val="single" w:sz="4" w:space="0" w:color="auto"/>
            </w:tcBorders>
          </w:tcPr>
          <w:p w14:paraId="660B90D8" w14:textId="2A9135F0" w:rsidR="00C60882" w:rsidRDefault="00C60882" w:rsidP="00D62ED7">
            <w:pPr>
              <w:ind w:firstLine="0"/>
              <w:jc w:val="center"/>
            </w:pPr>
            <w:r>
              <w:t>Unit</w:t>
            </w:r>
          </w:p>
        </w:tc>
        <w:tc>
          <w:tcPr>
            <w:tcW w:w="0" w:type="auto"/>
            <w:tcBorders>
              <w:left w:val="single" w:sz="4" w:space="0" w:color="auto"/>
              <w:bottom w:val="single" w:sz="4" w:space="0" w:color="auto"/>
            </w:tcBorders>
          </w:tcPr>
          <w:p w14:paraId="64C08E9A" w14:textId="6461DDC0" w:rsidR="00C60882" w:rsidRDefault="00C60882" w:rsidP="00D62ED7">
            <w:pPr>
              <w:ind w:firstLine="0"/>
              <w:jc w:val="center"/>
            </w:pPr>
            <w:proofErr w:type="spellStart"/>
            <w:r>
              <w:t>msi</w:t>
            </w:r>
            <w:proofErr w:type="spellEnd"/>
          </w:p>
        </w:tc>
        <w:tc>
          <w:tcPr>
            <w:tcW w:w="0" w:type="auto"/>
            <w:tcBorders>
              <w:bottom w:val="single" w:sz="4" w:space="0" w:color="auto"/>
            </w:tcBorders>
          </w:tcPr>
          <w:p w14:paraId="4A2B8582" w14:textId="4FF312E6" w:rsidR="00C60882" w:rsidRDefault="00C60882" w:rsidP="00D62ED7">
            <w:pPr>
              <w:ind w:firstLine="0"/>
              <w:jc w:val="center"/>
            </w:pPr>
            <w:proofErr w:type="spellStart"/>
            <w:r>
              <w:t>msi</w:t>
            </w:r>
            <w:proofErr w:type="spellEnd"/>
          </w:p>
        </w:tc>
        <w:tc>
          <w:tcPr>
            <w:tcW w:w="0" w:type="auto"/>
            <w:tcBorders>
              <w:bottom w:val="single" w:sz="4" w:space="0" w:color="auto"/>
            </w:tcBorders>
          </w:tcPr>
          <w:p w14:paraId="02ADA4B9" w14:textId="7BB539BB" w:rsidR="00C60882" w:rsidRDefault="00C60882" w:rsidP="00D62ED7">
            <w:pPr>
              <w:ind w:firstLine="0"/>
              <w:jc w:val="center"/>
            </w:pPr>
            <w:r>
              <w:t>-</w:t>
            </w:r>
          </w:p>
        </w:tc>
        <w:tc>
          <w:tcPr>
            <w:tcW w:w="0" w:type="auto"/>
            <w:tcBorders>
              <w:bottom w:val="single" w:sz="4" w:space="0" w:color="auto"/>
            </w:tcBorders>
          </w:tcPr>
          <w:p w14:paraId="5A94EE2D" w14:textId="63A0F7F5" w:rsidR="00C60882" w:rsidRDefault="00C60882" w:rsidP="00D62ED7">
            <w:pPr>
              <w:ind w:firstLine="0"/>
              <w:jc w:val="center"/>
            </w:pPr>
            <w:proofErr w:type="spellStart"/>
            <w:r>
              <w:t>msi</w:t>
            </w:r>
            <w:proofErr w:type="spellEnd"/>
          </w:p>
        </w:tc>
        <w:tc>
          <w:tcPr>
            <w:tcW w:w="0" w:type="auto"/>
            <w:tcBorders>
              <w:bottom w:val="single" w:sz="4" w:space="0" w:color="auto"/>
            </w:tcBorders>
          </w:tcPr>
          <w:p w14:paraId="1E820B32" w14:textId="2C04E5E1" w:rsidR="00C60882" w:rsidRDefault="00C60882" w:rsidP="00D62ED7">
            <w:pPr>
              <w:ind w:firstLine="0"/>
              <w:jc w:val="center"/>
            </w:pPr>
            <w:proofErr w:type="spellStart"/>
            <w:r>
              <w:t>msi</w:t>
            </w:r>
            <w:proofErr w:type="spellEnd"/>
          </w:p>
        </w:tc>
        <w:tc>
          <w:tcPr>
            <w:tcW w:w="0" w:type="auto"/>
            <w:tcBorders>
              <w:bottom w:val="single" w:sz="4" w:space="0" w:color="auto"/>
              <w:right w:val="single" w:sz="4" w:space="0" w:color="auto"/>
            </w:tcBorders>
          </w:tcPr>
          <w:p w14:paraId="7DF43548" w14:textId="6996DACD" w:rsidR="00C60882" w:rsidRDefault="00C60882" w:rsidP="00D62ED7">
            <w:pPr>
              <w:ind w:firstLine="0"/>
              <w:jc w:val="center"/>
            </w:pPr>
            <w:proofErr w:type="spellStart"/>
            <w:r>
              <w:t>msi</w:t>
            </w:r>
            <w:proofErr w:type="spellEnd"/>
          </w:p>
        </w:tc>
      </w:tr>
      <w:tr w:rsidR="00C60882" w14:paraId="798E66F5" w14:textId="00C578F2" w:rsidTr="00A721F0">
        <w:trPr>
          <w:jc w:val="center"/>
        </w:trPr>
        <w:tc>
          <w:tcPr>
            <w:tcW w:w="0" w:type="auto"/>
            <w:tcBorders>
              <w:left w:val="single" w:sz="4" w:space="0" w:color="auto"/>
              <w:right w:val="single" w:sz="4" w:space="0" w:color="auto"/>
            </w:tcBorders>
          </w:tcPr>
          <w:p w14:paraId="747AF2A9" w14:textId="0257C12E" w:rsidR="00C60882" w:rsidRDefault="00C60882" w:rsidP="00D62ED7">
            <w:pPr>
              <w:ind w:firstLine="0"/>
              <w:jc w:val="center"/>
            </w:pPr>
            <w:r>
              <w:t>Values</w:t>
            </w:r>
          </w:p>
        </w:tc>
        <w:tc>
          <w:tcPr>
            <w:tcW w:w="0" w:type="auto"/>
            <w:tcBorders>
              <w:top w:val="single" w:sz="4" w:space="0" w:color="auto"/>
              <w:left w:val="single" w:sz="4" w:space="0" w:color="auto"/>
              <w:bottom w:val="single" w:sz="4" w:space="0" w:color="auto"/>
            </w:tcBorders>
          </w:tcPr>
          <w:p w14:paraId="30944E32" w14:textId="1192755A" w:rsidR="00C60882" w:rsidRDefault="00C60882" w:rsidP="00D62ED7">
            <w:pPr>
              <w:ind w:firstLine="0"/>
              <w:jc w:val="center"/>
            </w:pPr>
            <w:r>
              <w:t>20.43</w:t>
            </w:r>
            <w:r w:rsidR="00D62ED7">
              <w:t>0</w:t>
            </w:r>
          </w:p>
        </w:tc>
        <w:tc>
          <w:tcPr>
            <w:tcW w:w="0" w:type="auto"/>
            <w:tcBorders>
              <w:top w:val="single" w:sz="4" w:space="0" w:color="auto"/>
              <w:bottom w:val="single" w:sz="4" w:space="0" w:color="auto"/>
            </w:tcBorders>
          </w:tcPr>
          <w:p w14:paraId="2BBC4637" w14:textId="3AACB9CA" w:rsidR="00C60882" w:rsidRDefault="00C60882" w:rsidP="00D62ED7">
            <w:pPr>
              <w:ind w:firstLine="0"/>
              <w:jc w:val="center"/>
            </w:pPr>
            <w:r>
              <w:t>1.33</w:t>
            </w:r>
            <w:r w:rsidR="00D62ED7">
              <w:t>0</w:t>
            </w:r>
          </w:p>
        </w:tc>
        <w:tc>
          <w:tcPr>
            <w:tcW w:w="0" w:type="auto"/>
            <w:tcBorders>
              <w:top w:val="single" w:sz="4" w:space="0" w:color="auto"/>
              <w:bottom w:val="single" w:sz="4" w:space="0" w:color="auto"/>
            </w:tcBorders>
          </w:tcPr>
          <w:p w14:paraId="70DE7987" w14:textId="421C01CF" w:rsidR="00C60882" w:rsidRDefault="00C60882" w:rsidP="00D62ED7">
            <w:pPr>
              <w:ind w:firstLine="0"/>
              <w:jc w:val="center"/>
            </w:pPr>
            <w:r>
              <w:t>0.345</w:t>
            </w:r>
          </w:p>
        </w:tc>
        <w:tc>
          <w:tcPr>
            <w:tcW w:w="0" w:type="auto"/>
            <w:tcBorders>
              <w:top w:val="single" w:sz="4" w:space="0" w:color="auto"/>
              <w:bottom w:val="single" w:sz="4" w:space="0" w:color="auto"/>
            </w:tcBorders>
          </w:tcPr>
          <w:p w14:paraId="21E9302C" w14:textId="0F6047C9" w:rsidR="00C60882" w:rsidRDefault="00C60882" w:rsidP="00D62ED7">
            <w:pPr>
              <w:ind w:firstLine="0"/>
              <w:jc w:val="center"/>
            </w:pPr>
            <w:r>
              <w:t>0.68</w:t>
            </w:r>
            <w:r w:rsidR="00D62ED7">
              <w:t>0</w:t>
            </w:r>
          </w:p>
        </w:tc>
        <w:tc>
          <w:tcPr>
            <w:tcW w:w="0" w:type="auto"/>
            <w:tcBorders>
              <w:top w:val="single" w:sz="4" w:space="0" w:color="auto"/>
              <w:bottom w:val="single" w:sz="4" w:space="0" w:color="auto"/>
            </w:tcBorders>
          </w:tcPr>
          <w:p w14:paraId="09E9D2D7" w14:textId="7BAEB5D8" w:rsidR="00C60882" w:rsidRDefault="00C60882" w:rsidP="00D62ED7">
            <w:pPr>
              <w:ind w:firstLine="0"/>
              <w:jc w:val="center"/>
            </w:pPr>
            <w:r>
              <w:t>0.68</w:t>
            </w:r>
            <w:r w:rsidR="00D62ED7">
              <w:t>0</w:t>
            </w:r>
          </w:p>
        </w:tc>
        <w:tc>
          <w:tcPr>
            <w:tcW w:w="0" w:type="auto"/>
            <w:tcBorders>
              <w:top w:val="single" w:sz="4" w:space="0" w:color="auto"/>
              <w:bottom w:val="single" w:sz="4" w:space="0" w:color="auto"/>
              <w:right w:val="single" w:sz="4" w:space="0" w:color="auto"/>
            </w:tcBorders>
          </w:tcPr>
          <w:p w14:paraId="6A4A4730" w14:textId="788318C6" w:rsidR="00C60882" w:rsidRDefault="00C60882" w:rsidP="00D62ED7">
            <w:pPr>
              <w:ind w:firstLine="0"/>
              <w:jc w:val="center"/>
            </w:pPr>
            <w:r>
              <w:t>0.33</w:t>
            </w:r>
            <w:r w:rsidR="00D62ED7">
              <w:t>0</w:t>
            </w:r>
          </w:p>
        </w:tc>
      </w:tr>
      <w:tr w:rsidR="00D62ED7" w14:paraId="71FA6C71" w14:textId="77777777" w:rsidTr="00A721F0">
        <w:trPr>
          <w:jc w:val="center"/>
        </w:trPr>
        <w:tc>
          <w:tcPr>
            <w:tcW w:w="0" w:type="auto"/>
            <w:tcBorders>
              <w:left w:val="single" w:sz="4" w:space="0" w:color="auto"/>
              <w:right w:val="single" w:sz="4" w:space="0" w:color="auto"/>
            </w:tcBorders>
          </w:tcPr>
          <w:p w14:paraId="6B6B135C" w14:textId="00CE45C3" w:rsidR="00D62ED7" w:rsidRDefault="00D62ED7" w:rsidP="00D62ED7">
            <w:pPr>
              <w:ind w:firstLine="0"/>
            </w:pPr>
          </w:p>
        </w:tc>
        <w:tc>
          <w:tcPr>
            <w:tcW w:w="0" w:type="auto"/>
            <w:tcBorders>
              <w:top w:val="single" w:sz="4" w:space="0" w:color="auto"/>
              <w:left w:val="single" w:sz="4" w:space="0" w:color="auto"/>
            </w:tcBorders>
          </w:tcPr>
          <w:p w14:paraId="05D290C9" w14:textId="4AF777A3" w:rsidR="00D62ED7" w:rsidRDefault="00D62ED7" w:rsidP="00D62ED7">
            <w:pPr>
              <w:ind w:firstLine="0"/>
              <w:jc w:val="center"/>
            </w:pPr>
            <w:r>
              <w:t>t</w:t>
            </w:r>
          </w:p>
        </w:tc>
        <w:tc>
          <w:tcPr>
            <w:tcW w:w="0" w:type="auto"/>
            <w:tcBorders>
              <w:top w:val="single" w:sz="4" w:space="0" w:color="auto"/>
            </w:tcBorders>
          </w:tcPr>
          <w:p w14:paraId="7A0912E8" w14:textId="12B5734C" w:rsidR="00D62ED7" w:rsidRDefault="00D62ED7" w:rsidP="00D62ED7">
            <w:pPr>
              <w:ind w:firstLine="0"/>
              <w:jc w:val="center"/>
            </w:pPr>
            <w:proofErr w:type="spellStart"/>
            <w:r>
              <w:t>X</w:t>
            </w:r>
            <w:r w:rsidRPr="00C60882">
              <w:rPr>
                <w:vertAlign w:val="subscript"/>
              </w:rPr>
              <w:t>t</w:t>
            </w:r>
            <w:proofErr w:type="spellEnd"/>
          </w:p>
        </w:tc>
        <w:tc>
          <w:tcPr>
            <w:tcW w:w="0" w:type="auto"/>
            <w:tcBorders>
              <w:top w:val="single" w:sz="4" w:space="0" w:color="auto"/>
            </w:tcBorders>
          </w:tcPr>
          <w:p w14:paraId="49274EB5" w14:textId="5614DE3C" w:rsidR="00D62ED7" w:rsidRDefault="00D62ED7" w:rsidP="00D62ED7">
            <w:pPr>
              <w:ind w:firstLine="0"/>
              <w:jc w:val="center"/>
            </w:pPr>
            <w:proofErr w:type="spellStart"/>
            <w:r>
              <w:t>X</w:t>
            </w:r>
            <w:r w:rsidRPr="00C60882">
              <w:rPr>
                <w:vertAlign w:val="subscript"/>
              </w:rPr>
              <w:t>c</w:t>
            </w:r>
            <w:proofErr w:type="spellEnd"/>
          </w:p>
        </w:tc>
        <w:tc>
          <w:tcPr>
            <w:tcW w:w="0" w:type="auto"/>
            <w:tcBorders>
              <w:top w:val="single" w:sz="4" w:space="0" w:color="auto"/>
            </w:tcBorders>
          </w:tcPr>
          <w:p w14:paraId="04035C7C" w14:textId="799E8367" w:rsidR="00D62ED7" w:rsidRDefault="00D62ED7" w:rsidP="00D62ED7">
            <w:pPr>
              <w:ind w:firstLine="0"/>
              <w:jc w:val="center"/>
            </w:pPr>
            <w:proofErr w:type="spellStart"/>
            <w:r>
              <w:t>Y</w:t>
            </w:r>
            <w:r w:rsidRPr="00C60882">
              <w:rPr>
                <w:vertAlign w:val="subscript"/>
              </w:rPr>
              <w:t>t</w:t>
            </w:r>
            <w:proofErr w:type="spellEnd"/>
          </w:p>
        </w:tc>
        <w:tc>
          <w:tcPr>
            <w:tcW w:w="0" w:type="auto"/>
            <w:tcBorders>
              <w:top w:val="single" w:sz="4" w:space="0" w:color="auto"/>
            </w:tcBorders>
          </w:tcPr>
          <w:p w14:paraId="0FFFB5A6" w14:textId="5123FDEE" w:rsidR="00D62ED7" w:rsidRDefault="00D62ED7" w:rsidP="00D62ED7">
            <w:pPr>
              <w:ind w:firstLine="0"/>
              <w:jc w:val="center"/>
            </w:pPr>
            <w:proofErr w:type="spellStart"/>
            <w:r>
              <w:t>Y</w:t>
            </w:r>
            <w:r w:rsidRPr="00C60882">
              <w:rPr>
                <w:vertAlign w:val="subscript"/>
              </w:rPr>
              <w:t>c</w:t>
            </w:r>
            <w:proofErr w:type="spellEnd"/>
          </w:p>
        </w:tc>
        <w:tc>
          <w:tcPr>
            <w:tcW w:w="0" w:type="auto"/>
            <w:tcBorders>
              <w:top w:val="single" w:sz="4" w:space="0" w:color="auto"/>
              <w:right w:val="single" w:sz="4" w:space="0" w:color="auto"/>
            </w:tcBorders>
          </w:tcPr>
          <w:p w14:paraId="5FE86869" w14:textId="6CD16282" w:rsidR="00D62ED7" w:rsidRDefault="00D62ED7" w:rsidP="00D62ED7">
            <w:pPr>
              <w:ind w:firstLine="0"/>
              <w:jc w:val="center"/>
            </w:pPr>
            <w:r>
              <w:t>S</w:t>
            </w:r>
          </w:p>
        </w:tc>
      </w:tr>
      <w:tr w:rsidR="00D62ED7" w14:paraId="1BEE269B" w14:textId="77777777" w:rsidTr="00A721F0">
        <w:trPr>
          <w:jc w:val="center"/>
        </w:trPr>
        <w:tc>
          <w:tcPr>
            <w:tcW w:w="0" w:type="auto"/>
            <w:tcBorders>
              <w:left w:val="single" w:sz="4" w:space="0" w:color="auto"/>
              <w:right w:val="single" w:sz="4" w:space="0" w:color="auto"/>
            </w:tcBorders>
          </w:tcPr>
          <w:p w14:paraId="0222FE30" w14:textId="04570676" w:rsidR="00D62ED7" w:rsidRDefault="00D62ED7" w:rsidP="00D62ED7">
            <w:pPr>
              <w:ind w:firstLine="0"/>
            </w:pPr>
          </w:p>
        </w:tc>
        <w:tc>
          <w:tcPr>
            <w:tcW w:w="0" w:type="auto"/>
            <w:tcBorders>
              <w:left w:val="single" w:sz="4" w:space="0" w:color="auto"/>
              <w:bottom w:val="single" w:sz="4" w:space="0" w:color="auto"/>
            </w:tcBorders>
          </w:tcPr>
          <w:p w14:paraId="137E3149" w14:textId="37BD0745" w:rsidR="00D62ED7" w:rsidRDefault="00D62ED7" w:rsidP="00D62ED7">
            <w:pPr>
              <w:ind w:firstLine="0"/>
              <w:jc w:val="center"/>
            </w:pPr>
            <w:r>
              <w:t>in.</w:t>
            </w:r>
          </w:p>
        </w:tc>
        <w:tc>
          <w:tcPr>
            <w:tcW w:w="0" w:type="auto"/>
            <w:tcBorders>
              <w:bottom w:val="single" w:sz="4" w:space="0" w:color="auto"/>
            </w:tcBorders>
          </w:tcPr>
          <w:p w14:paraId="6B3579B0" w14:textId="69CCA739" w:rsidR="00D62ED7" w:rsidRDefault="00D62ED7" w:rsidP="00D62ED7">
            <w:pPr>
              <w:ind w:firstLine="0"/>
              <w:jc w:val="center"/>
            </w:pPr>
            <w:proofErr w:type="spellStart"/>
            <w:r>
              <w:t>msi</w:t>
            </w:r>
            <w:proofErr w:type="spellEnd"/>
          </w:p>
        </w:tc>
        <w:tc>
          <w:tcPr>
            <w:tcW w:w="0" w:type="auto"/>
            <w:tcBorders>
              <w:bottom w:val="single" w:sz="4" w:space="0" w:color="auto"/>
            </w:tcBorders>
          </w:tcPr>
          <w:p w14:paraId="7D8A404E" w14:textId="6B3828A5" w:rsidR="00D62ED7" w:rsidRDefault="00D62ED7" w:rsidP="00D62ED7">
            <w:pPr>
              <w:ind w:firstLine="0"/>
              <w:jc w:val="center"/>
            </w:pPr>
            <w:proofErr w:type="spellStart"/>
            <w:r>
              <w:t>msi</w:t>
            </w:r>
            <w:proofErr w:type="spellEnd"/>
          </w:p>
        </w:tc>
        <w:tc>
          <w:tcPr>
            <w:tcW w:w="0" w:type="auto"/>
            <w:tcBorders>
              <w:bottom w:val="single" w:sz="4" w:space="0" w:color="auto"/>
            </w:tcBorders>
          </w:tcPr>
          <w:p w14:paraId="3BD1FBC7" w14:textId="647C3435" w:rsidR="00D62ED7" w:rsidRDefault="00D62ED7" w:rsidP="00D62ED7">
            <w:pPr>
              <w:ind w:firstLine="0"/>
              <w:jc w:val="center"/>
            </w:pPr>
            <w:proofErr w:type="spellStart"/>
            <w:r>
              <w:t>msi</w:t>
            </w:r>
            <w:proofErr w:type="spellEnd"/>
          </w:p>
        </w:tc>
        <w:tc>
          <w:tcPr>
            <w:tcW w:w="0" w:type="auto"/>
            <w:tcBorders>
              <w:bottom w:val="single" w:sz="4" w:space="0" w:color="auto"/>
            </w:tcBorders>
          </w:tcPr>
          <w:p w14:paraId="01B4DC7C" w14:textId="0BEBAF3F" w:rsidR="00D62ED7" w:rsidRDefault="00D62ED7" w:rsidP="00D62ED7">
            <w:pPr>
              <w:ind w:firstLine="0"/>
              <w:jc w:val="center"/>
            </w:pPr>
            <w:proofErr w:type="spellStart"/>
            <w:r>
              <w:t>msi</w:t>
            </w:r>
            <w:proofErr w:type="spellEnd"/>
          </w:p>
        </w:tc>
        <w:tc>
          <w:tcPr>
            <w:tcW w:w="0" w:type="auto"/>
            <w:tcBorders>
              <w:bottom w:val="single" w:sz="4" w:space="0" w:color="auto"/>
              <w:right w:val="single" w:sz="4" w:space="0" w:color="auto"/>
            </w:tcBorders>
          </w:tcPr>
          <w:p w14:paraId="127B36B3" w14:textId="6BAEBD21" w:rsidR="00D62ED7" w:rsidRDefault="00D62ED7" w:rsidP="00D62ED7">
            <w:pPr>
              <w:ind w:firstLine="0"/>
              <w:jc w:val="center"/>
            </w:pPr>
            <w:proofErr w:type="spellStart"/>
            <w:r>
              <w:t>msi</w:t>
            </w:r>
            <w:proofErr w:type="spellEnd"/>
          </w:p>
        </w:tc>
      </w:tr>
      <w:tr w:rsidR="00D62ED7" w14:paraId="3B7FCBE4" w14:textId="77777777" w:rsidTr="00A721F0">
        <w:trPr>
          <w:jc w:val="center"/>
        </w:trPr>
        <w:tc>
          <w:tcPr>
            <w:tcW w:w="0" w:type="auto"/>
            <w:tcBorders>
              <w:left w:val="single" w:sz="4" w:space="0" w:color="auto"/>
              <w:bottom w:val="single" w:sz="4" w:space="0" w:color="auto"/>
              <w:right w:val="single" w:sz="4" w:space="0" w:color="auto"/>
            </w:tcBorders>
          </w:tcPr>
          <w:p w14:paraId="1D13F325" w14:textId="199F8E53" w:rsidR="00D62ED7" w:rsidRDefault="00D62ED7" w:rsidP="00D62ED7">
            <w:pPr>
              <w:ind w:firstLine="0"/>
            </w:pPr>
          </w:p>
        </w:tc>
        <w:tc>
          <w:tcPr>
            <w:tcW w:w="0" w:type="auto"/>
            <w:tcBorders>
              <w:top w:val="single" w:sz="4" w:space="0" w:color="auto"/>
              <w:left w:val="single" w:sz="4" w:space="0" w:color="auto"/>
              <w:bottom w:val="single" w:sz="4" w:space="0" w:color="auto"/>
            </w:tcBorders>
          </w:tcPr>
          <w:p w14:paraId="21638146" w14:textId="299A9280" w:rsidR="00D62ED7" w:rsidRDefault="00D62ED7" w:rsidP="00D62ED7">
            <w:pPr>
              <w:ind w:firstLine="0"/>
              <w:jc w:val="center"/>
            </w:pPr>
            <w:r>
              <w:t>0.0072</w:t>
            </w:r>
          </w:p>
        </w:tc>
        <w:tc>
          <w:tcPr>
            <w:tcW w:w="0" w:type="auto"/>
            <w:tcBorders>
              <w:top w:val="single" w:sz="4" w:space="0" w:color="auto"/>
              <w:bottom w:val="single" w:sz="4" w:space="0" w:color="auto"/>
            </w:tcBorders>
          </w:tcPr>
          <w:p w14:paraId="01632211" w14:textId="29F3078D" w:rsidR="00D62ED7" w:rsidRDefault="00D62ED7" w:rsidP="00D62ED7">
            <w:pPr>
              <w:ind w:firstLine="0"/>
              <w:jc w:val="center"/>
            </w:pPr>
            <w:r>
              <w:t>0.3546</w:t>
            </w:r>
          </w:p>
        </w:tc>
        <w:tc>
          <w:tcPr>
            <w:tcW w:w="0" w:type="auto"/>
            <w:tcBorders>
              <w:top w:val="single" w:sz="4" w:space="0" w:color="auto"/>
              <w:bottom w:val="single" w:sz="4" w:space="0" w:color="auto"/>
            </w:tcBorders>
          </w:tcPr>
          <w:p w14:paraId="531E8C2A" w14:textId="6B7577E6" w:rsidR="00D62ED7" w:rsidRDefault="00D62ED7" w:rsidP="00D62ED7">
            <w:pPr>
              <w:ind w:firstLine="0"/>
              <w:jc w:val="center"/>
            </w:pPr>
            <w:r>
              <w:t>0.2292</w:t>
            </w:r>
          </w:p>
        </w:tc>
        <w:tc>
          <w:tcPr>
            <w:tcW w:w="0" w:type="auto"/>
            <w:tcBorders>
              <w:top w:val="single" w:sz="4" w:space="0" w:color="auto"/>
              <w:bottom w:val="single" w:sz="4" w:space="0" w:color="auto"/>
            </w:tcBorders>
          </w:tcPr>
          <w:p w14:paraId="55F4049E" w14:textId="39D64AFE" w:rsidR="00D62ED7" w:rsidRDefault="00D62ED7" w:rsidP="00D62ED7">
            <w:pPr>
              <w:ind w:firstLine="0"/>
              <w:jc w:val="center"/>
            </w:pPr>
            <w:r>
              <w:t>0.1550</w:t>
            </w:r>
          </w:p>
        </w:tc>
        <w:tc>
          <w:tcPr>
            <w:tcW w:w="0" w:type="auto"/>
            <w:tcBorders>
              <w:top w:val="single" w:sz="4" w:space="0" w:color="auto"/>
              <w:bottom w:val="single" w:sz="4" w:space="0" w:color="auto"/>
            </w:tcBorders>
          </w:tcPr>
          <w:p w14:paraId="0D621325" w14:textId="6D07BE06" w:rsidR="00D62ED7" w:rsidRDefault="00D62ED7" w:rsidP="00D62ED7">
            <w:pPr>
              <w:ind w:firstLine="0"/>
              <w:jc w:val="center"/>
            </w:pPr>
            <w:r>
              <w:t>0.3430</w:t>
            </w:r>
          </w:p>
        </w:tc>
        <w:tc>
          <w:tcPr>
            <w:tcW w:w="0" w:type="auto"/>
            <w:tcBorders>
              <w:top w:val="single" w:sz="4" w:space="0" w:color="auto"/>
              <w:bottom w:val="single" w:sz="4" w:space="0" w:color="auto"/>
              <w:right w:val="single" w:sz="4" w:space="0" w:color="auto"/>
            </w:tcBorders>
          </w:tcPr>
          <w:p w14:paraId="06851B95" w14:textId="5D11DE85" w:rsidR="00D62ED7" w:rsidRDefault="00D62ED7" w:rsidP="00D62ED7">
            <w:pPr>
              <w:ind w:firstLine="0"/>
              <w:jc w:val="center"/>
            </w:pPr>
            <w:r>
              <w:t>0.1420</w:t>
            </w:r>
          </w:p>
        </w:tc>
      </w:tr>
    </w:tbl>
    <w:p w14:paraId="55748509" w14:textId="77777777" w:rsidR="006600BA" w:rsidRDefault="006600BA" w:rsidP="005B1D04">
      <w:pPr>
        <w:ind w:firstLine="0"/>
      </w:pPr>
    </w:p>
    <w:p w14:paraId="29961AF7" w14:textId="760FE6E4" w:rsidR="00241CDD" w:rsidRDefault="00241CDD" w:rsidP="00241CDD">
      <w:pPr>
        <w:pStyle w:val="Heading2"/>
      </w:pPr>
      <w:r>
        <w:t xml:space="preserve">Fiber-angle </w:t>
      </w:r>
      <w:r w:rsidR="00E225D9">
        <w:t>Fidelity</w:t>
      </w:r>
    </w:p>
    <w:p w14:paraId="5B19B6C8" w14:textId="77777777" w:rsidR="00684547" w:rsidRPr="00684547" w:rsidRDefault="00684547" w:rsidP="00684547"/>
    <w:p w14:paraId="39B0CEFE" w14:textId="54955F15" w:rsidR="009854A0" w:rsidRDefault="00343BA1" w:rsidP="00E47A89">
      <w:r>
        <w:t xml:space="preserve">The output of the </w:t>
      </w:r>
      <w:r w:rsidRPr="00404909">
        <w:t>ATSCOOL</w:t>
      </w:r>
      <w:r>
        <w:t xml:space="preserve"> tool </w:t>
      </w:r>
      <w:r w:rsidR="00106E7D">
        <w:t>is</w:t>
      </w:r>
      <w:r>
        <w:t xml:space="preserve"> considered the </w:t>
      </w:r>
      <w:r w:rsidR="00D1610F">
        <w:t>B</w:t>
      </w:r>
      <w:r w:rsidR="00206949">
        <w:t>aseline</w:t>
      </w:r>
      <w:r w:rsidR="00106E7D">
        <w:t xml:space="preserve"> (B) </w:t>
      </w:r>
      <w:r>
        <w:t xml:space="preserve">case when </w:t>
      </w:r>
      <w:r w:rsidR="00106E7D">
        <w:t>no further modifications were performed</w:t>
      </w:r>
      <w:r w:rsidR="00D1610F">
        <w:t xml:space="preserve"> to the </w:t>
      </w:r>
      <w:r w:rsidR="00FF02D7">
        <w:t>shell-</w:t>
      </w:r>
      <w:r w:rsidR="00D1610F">
        <w:t xml:space="preserve">section definitions or the </w:t>
      </w:r>
      <w:r w:rsidR="00FF02D7">
        <w:t>fiber-</w:t>
      </w:r>
      <w:r w:rsidR="00D1610F">
        <w:t>orientation angles</w:t>
      </w:r>
      <w:r>
        <w:t>.</w:t>
      </w:r>
      <w:r w:rsidR="009A0FD6">
        <w:t xml:space="preserve"> </w:t>
      </w:r>
      <w:r w:rsidR="00D1610F">
        <w:t>As part of the fiber-rounding portion of the parametric study, a</w:t>
      </w:r>
      <w:r>
        <w:t xml:space="preserve"> Python script was created to 1) remove duplicate shell section definitions from the ATSCOOL output</w:t>
      </w:r>
      <w:r w:rsidR="006D2EAA">
        <w:t xml:space="preserve"> B, </w:t>
      </w:r>
      <w:r>
        <w:t xml:space="preserve">and 2) enable </w:t>
      </w:r>
      <w:r w:rsidR="00D1610F">
        <w:t xml:space="preserve">rounding and </w:t>
      </w:r>
      <w:r>
        <w:t xml:space="preserve">grouping of </w:t>
      </w:r>
      <w:r w:rsidR="00D1610F">
        <w:t>fiber orientation angles</w:t>
      </w:r>
      <w:r>
        <w:t xml:space="preserve"> into specifiable intervals.</w:t>
      </w:r>
      <w:r w:rsidR="009A0FD6">
        <w:t xml:space="preserve"> </w:t>
      </w:r>
      <w:r>
        <w:t>One output of the Python script is a version of the tow</w:t>
      </w:r>
      <w:r w:rsidR="00D22611">
        <w:noBreakHyphen/>
      </w:r>
      <w:r>
        <w:t>steered design where duplicate shell section definitions were removed</w:t>
      </w:r>
      <w:r w:rsidR="00D22611">
        <w:t>,</w:t>
      </w:r>
      <w:r>
        <w:t xml:space="preserve"> but no alteration to the fiber angle</w:t>
      </w:r>
      <w:r w:rsidR="00D1610F">
        <w:t xml:space="preserve">s </w:t>
      </w:r>
      <w:r w:rsidR="000C73F9">
        <w:t>was</w:t>
      </w:r>
      <w:r w:rsidR="00662BC3">
        <w:t xml:space="preserve"> made</w:t>
      </w:r>
      <w:r w:rsidR="000C73F9">
        <w:t>, which kept</w:t>
      </w:r>
      <w:r w:rsidR="00106E7D">
        <w:t xml:space="preserve"> the fiber angles identical to </w:t>
      </w:r>
      <w:r w:rsidR="008C7524">
        <w:t>B</w:t>
      </w:r>
      <w:r w:rsidR="00106E7D">
        <w:t xml:space="preserve">. This version is called the </w:t>
      </w:r>
      <w:r w:rsidR="00D1610F">
        <w:t>G</w:t>
      </w:r>
      <w:r w:rsidR="00206949">
        <w:t>rouped</w:t>
      </w:r>
      <w:r w:rsidR="00106E7D">
        <w:t xml:space="preserve"> (G) case.</w:t>
      </w:r>
      <w:r w:rsidR="009A0FD6">
        <w:t xml:space="preserve"> </w:t>
      </w:r>
      <w:r w:rsidR="000C73F9">
        <w:t>An a</w:t>
      </w:r>
      <w:r w:rsidR="00662BC3">
        <w:t xml:space="preserve">dditional output of the Python script </w:t>
      </w:r>
      <w:r w:rsidR="0014056A">
        <w:t xml:space="preserve">included </w:t>
      </w:r>
      <w:r w:rsidR="00D1610F">
        <w:t>r</w:t>
      </w:r>
      <w:r w:rsidR="00662BC3">
        <w:t xml:space="preserve">ounding to </w:t>
      </w:r>
      <w:r w:rsidR="00D1610F">
        <w:t>a</w:t>
      </w:r>
      <w:r w:rsidR="00662BC3">
        <w:t xml:space="preserve"> </w:t>
      </w:r>
      <w:r w:rsidR="00D1610F">
        <w:t>specified</w:t>
      </w:r>
      <w:r w:rsidR="00662BC3">
        <w:t xml:space="preserve"> base and precision.</w:t>
      </w:r>
      <w:r w:rsidR="009A0FD6">
        <w:t xml:space="preserve"> </w:t>
      </w:r>
      <w:r w:rsidR="00663C35">
        <w:t>Rounding is a common term, but two components</w:t>
      </w:r>
      <w:r w:rsidR="0083314B">
        <w:t xml:space="preserve">, </w:t>
      </w:r>
      <w:proofErr w:type="gramStart"/>
      <w:r w:rsidR="0083314B">
        <w:t>precision</w:t>
      </w:r>
      <w:proofErr w:type="gramEnd"/>
      <w:r w:rsidR="0083314B">
        <w:t xml:space="preserve"> and base,</w:t>
      </w:r>
      <w:r w:rsidR="00663C35">
        <w:t xml:space="preserve"> </w:t>
      </w:r>
      <w:r w:rsidR="0014056A">
        <w:t xml:space="preserve">were </w:t>
      </w:r>
      <w:r w:rsidR="00663C35">
        <w:t xml:space="preserve">used in this study when specifying the rounding operation. </w:t>
      </w:r>
      <w:r w:rsidR="009A0FD6">
        <w:t xml:space="preserve"> </w:t>
      </w:r>
      <w:r w:rsidR="00663C35">
        <w:t>Precision is the number of decimals to which a value may be specified.</w:t>
      </w:r>
      <w:r w:rsidR="009A0FD6">
        <w:t xml:space="preserve"> </w:t>
      </w:r>
      <w:r w:rsidR="00663C35">
        <w:t>Base is the interval to which a value will be determined closest.</w:t>
      </w:r>
      <w:r w:rsidR="009A0FD6">
        <w:t xml:space="preserve"> </w:t>
      </w:r>
      <w:r w:rsidR="00844FB4">
        <w:t>The</w:t>
      </w:r>
      <w:r w:rsidR="000F3FBC">
        <w:t xml:space="preserve"> </w:t>
      </w:r>
      <w:r w:rsidR="00575E77">
        <w:t xml:space="preserve">rounding </w:t>
      </w:r>
      <w:r w:rsidR="000F3FBC">
        <w:t>base</w:t>
      </w:r>
      <w:r w:rsidR="00575E77">
        <w:t>s</w:t>
      </w:r>
      <w:r w:rsidR="000F3FBC">
        <w:t xml:space="preserve"> </w:t>
      </w:r>
      <w:r w:rsidR="00C92C8A">
        <w:t xml:space="preserve">and </w:t>
      </w:r>
      <w:r w:rsidR="00D8605E">
        <w:t xml:space="preserve">precisions </w:t>
      </w:r>
      <w:r w:rsidR="000F3FBC">
        <w:t xml:space="preserve">considered in this study are given as the column headings in </w:t>
      </w:r>
      <w:r w:rsidR="00686E42">
        <w:fldChar w:fldCharType="begin"/>
      </w:r>
      <w:r w:rsidR="00686E42">
        <w:instrText xml:space="preserve"> REF _Ref133187696 \h </w:instrText>
      </w:r>
      <w:r w:rsidR="00686E42">
        <w:fldChar w:fldCharType="separate"/>
      </w:r>
      <w:r w:rsidR="0063380A">
        <w:t xml:space="preserve">TABLE </w:t>
      </w:r>
      <w:r w:rsidR="0063380A">
        <w:rPr>
          <w:noProof/>
        </w:rPr>
        <w:t>III</w:t>
      </w:r>
      <w:r w:rsidR="00686E42">
        <w:fldChar w:fldCharType="end"/>
      </w:r>
      <w:r w:rsidR="000F3FBC">
        <w:t>.</w:t>
      </w:r>
      <w:r w:rsidR="009A0FD6">
        <w:t xml:space="preserve"> </w:t>
      </w:r>
      <w:r w:rsidR="000F3FBC">
        <w:t xml:space="preserve">Example fiber angles are the row headings </w:t>
      </w:r>
      <w:r w:rsidR="00E30019">
        <w:t xml:space="preserve">and their result after rounding are provided </w:t>
      </w:r>
      <w:r w:rsidR="000F3FBC">
        <w:t xml:space="preserve">in </w:t>
      </w:r>
      <w:r w:rsidR="00686E42">
        <w:fldChar w:fldCharType="begin"/>
      </w:r>
      <w:r w:rsidR="00686E42">
        <w:instrText xml:space="preserve"> REF _Ref133187696 \h </w:instrText>
      </w:r>
      <w:r w:rsidR="00686E42">
        <w:fldChar w:fldCharType="separate"/>
      </w:r>
      <w:r w:rsidR="0063380A">
        <w:t xml:space="preserve">TABLE </w:t>
      </w:r>
      <w:r w:rsidR="0063380A">
        <w:rPr>
          <w:noProof/>
        </w:rPr>
        <w:t>III</w:t>
      </w:r>
      <w:r w:rsidR="00686E42">
        <w:fldChar w:fldCharType="end"/>
      </w:r>
      <w:r w:rsidR="000F3FBC">
        <w:t>.</w:t>
      </w:r>
    </w:p>
    <w:p w14:paraId="0923C95C" w14:textId="3CF08007" w:rsidR="00206949" w:rsidRDefault="00206949" w:rsidP="00E47A89"/>
    <w:p w14:paraId="0D8B4919" w14:textId="78547992" w:rsidR="006D1C2B" w:rsidRDefault="006B03AE" w:rsidP="006D1C2B">
      <w:pPr>
        <w:pStyle w:val="Caption"/>
        <w:keepNext/>
      </w:pPr>
      <w:bookmarkStart w:id="4" w:name="_Ref133187696"/>
      <w:r>
        <w:t>TABLE</w:t>
      </w:r>
      <w:r w:rsidR="006D1C2B">
        <w:t xml:space="preserve"> </w:t>
      </w:r>
      <w:r w:rsidR="00C163DB">
        <w:fldChar w:fldCharType="begin"/>
      </w:r>
      <w:r w:rsidR="00C163DB">
        <w:instrText xml:space="preserve"> SEQ Table \* ROMAN </w:instrText>
      </w:r>
      <w:r w:rsidR="00C163DB">
        <w:fldChar w:fldCharType="separate"/>
      </w:r>
      <w:r w:rsidR="0063380A">
        <w:rPr>
          <w:noProof/>
        </w:rPr>
        <w:t>III</w:t>
      </w:r>
      <w:r w:rsidR="00C163DB">
        <w:rPr>
          <w:noProof/>
        </w:rPr>
        <w:fldChar w:fldCharType="end"/>
      </w:r>
      <w:bookmarkEnd w:id="4"/>
      <w:r w:rsidR="006D1C2B">
        <w:t xml:space="preserve">:  </w:t>
      </w:r>
      <w:r w:rsidR="00681D6B">
        <w:t>FIBER-ROUNDING INTERVAL EXAMPLES</w:t>
      </w:r>
      <w:r w:rsidR="006D1C2B">
        <w:t>.</w:t>
      </w:r>
    </w:p>
    <w:tbl>
      <w:tblPr>
        <w:tblStyle w:val="TableGrid"/>
        <w:tblW w:w="500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6"/>
        <w:gridCol w:w="1259"/>
        <w:gridCol w:w="1127"/>
        <w:gridCol w:w="1329"/>
        <w:gridCol w:w="1327"/>
        <w:gridCol w:w="1436"/>
      </w:tblGrid>
      <w:tr w:rsidR="006D1C2B" w14:paraId="2C3BB8EF" w14:textId="77777777" w:rsidTr="00A721F0">
        <w:tc>
          <w:tcPr>
            <w:tcW w:w="998" w:type="pct"/>
            <w:tcBorders>
              <w:top w:val="single" w:sz="4" w:space="0" w:color="auto"/>
              <w:left w:val="single" w:sz="4" w:space="0" w:color="auto"/>
            </w:tcBorders>
          </w:tcPr>
          <w:p w14:paraId="438DE422" w14:textId="7DBC436A" w:rsidR="00206949" w:rsidRDefault="00206949" w:rsidP="00206949">
            <w:pPr>
              <w:ind w:firstLine="0"/>
            </w:pPr>
          </w:p>
        </w:tc>
        <w:tc>
          <w:tcPr>
            <w:tcW w:w="4002" w:type="pct"/>
            <w:gridSpan w:val="5"/>
            <w:tcBorders>
              <w:top w:val="single" w:sz="4" w:space="0" w:color="auto"/>
              <w:right w:val="single" w:sz="4" w:space="0" w:color="auto"/>
            </w:tcBorders>
            <w:vAlign w:val="center"/>
          </w:tcPr>
          <w:p w14:paraId="33E9D276" w14:textId="0C93ED0E" w:rsidR="00206949" w:rsidRDefault="006D1C2B" w:rsidP="00206949">
            <w:pPr>
              <w:ind w:firstLine="0"/>
              <w:jc w:val="center"/>
            </w:pPr>
            <w:r>
              <w:t>Result after rounding using interval</w:t>
            </w:r>
          </w:p>
        </w:tc>
      </w:tr>
      <w:tr w:rsidR="006D1C2B" w14:paraId="2BE9FD56" w14:textId="77777777" w:rsidTr="00A721F0">
        <w:tc>
          <w:tcPr>
            <w:tcW w:w="998" w:type="pct"/>
            <w:tcBorders>
              <w:left w:val="single" w:sz="4" w:space="0" w:color="auto"/>
              <w:bottom w:val="single" w:sz="4" w:space="0" w:color="auto"/>
              <w:right w:val="single" w:sz="4" w:space="0" w:color="auto"/>
            </w:tcBorders>
            <w:vAlign w:val="center"/>
          </w:tcPr>
          <w:p w14:paraId="5ADF87CF" w14:textId="524999C7" w:rsidR="00206949" w:rsidRDefault="006D1C2B" w:rsidP="00206949">
            <w:pPr>
              <w:ind w:firstLine="0"/>
              <w:jc w:val="center"/>
            </w:pPr>
            <w:r>
              <w:t xml:space="preserve">Baseline </w:t>
            </w:r>
            <w:r w:rsidR="00206949">
              <w:t>(deg)</w:t>
            </w:r>
          </w:p>
        </w:tc>
        <w:tc>
          <w:tcPr>
            <w:tcW w:w="778" w:type="pct"/>
            <w:tcBorders>
              <w:left w:val="single" w:sz="4" w:space="0" w:color="auto"/>
              <w:bottom w:val="single" w:sz="4" w:space="0" w:color="auto"/>
            </w:tcBorders>
            <w:vAlign w:val="center"/>
          </w:tcPr>
          <w:p w14:paraId="4C6A0144" w14:textId="4BA9EF2B" w:rsidR="00206949" w:rsidRDefault="00206949" w:rsidP="00206949">
            <w:pPr>
              <w:ind w:firstLine="0"/>
              <w:jc w:val="center"/>
            </w:pPr>
            <w:r>
              <w:t>0.01</w:t>
            </w:r>
            <w:r w:rsidR="006D1C2B">
              <w:t xml:space="preserve"> (deg)</w:t>
            </w:r>
          </w:p>
        </w:tc>
        <w:tc>
          <w:tcPr>
            <w:tcW w:w="696" w:type="pct"/>
            <w:tcBorders>
              <w:bottom w:val="single" w:sz="4" w:space="0" w:color="auto"/>
            </w:tcBorders>
            <w:vAlign w:val="center"/>
          </w:tcPr>
          <w:p w14:paraId="19BF6B37" w14:textId="5B5BC8C4" w:rsidR="00206949" w:rsidRDefault="00206949" w:rsidP="00206949">
            <w:pPr>
              <w:ind w:firstLine="0"/>
              <w:jc w:val="center"/>
            </w:pPr>
            <w:r>
              <w:t>0.1</w:t>
            </w:r>
            <w:r w:rsidR="006D1C2B">
              <w:t xml:space="preserve"> (deg)</w:t>
            </w:r>
          </w:p>
        </w:tc>
        <w:tc>
          <w:tcPr>
            <w:tcW w:w="821" w:type="pct"/>
            <w:tcBorders>
              <w:bottom w:val="single" w:sz="4" w:space="0" w:color="auto"/>
            </w:tcBorders>
            <w:vAlign w:val="center"/>
          </w:tcPr>
          <w:p w14:paraId="5F80EAD4" w14:textId="6B31E04A" w:rsidR="00206949" w:rsidRDefault="00206949" w:rsidP="00206949">
            <w:pPr>
              <w:ind w:firstLine="0"/>
              <w:jc w:val="center"/>
            </w:pPr>
            <w:r>
              <w:t>1.0</w:t>
            </w:r>
            <w:r w:rsidR="006D1C2B">
              <w:t xml:space="preserve"> (deg)</w:t>
            </w:r>
          </w:p>
        </w:tc>
        <w:tc>
          <w:tcPr>
            <w:tcW w:w="820" w:type="pct"/>
            <w:tcBorders>
              <w:bottom w:val="single" w:sz="4" w:space="0" w:color="auto"/>
            </w:tcBorders>
            <w:vAlign w:val="center"/>
          </w:tcPr>
          <w:p w14:paraId="6FBDBCA7" w14:textId="737675F5" w:rsidR="00206949" w:rsidRDefault="00206949" w:rsidP="00206949">
            <w:pPr>
              <w:ind w:firstLine="0"/>
              <w:jc w:val="center"/>
            </w:pPr>
            <w:r>
              <w:t>2.5</w:t>
            </w:r>
            <w:r w:rsidR="006D1C2B">
              <w:t xml:space="preserve"> (deg)</w:t>
            </w:r>
          </w:p>
        </w:tc>
        <w:tc>
          <w:tcPr>
            <w:tcW w:w="887" w:type="pct"/>
            <w:tcBorders>
              <w:bottom w:val="single" w:sz="4" w:space="0" w:color="auto"/>
              <w:right w:val="single" w:sz="4" w:space="0" w:color="auto"/>
            </w:tcBorders>
            <w:vAlign w:val="center"/>
          </w:tcPr>
          <w:p w14:paraId="5CFB3340" w14:textId="22983A9B" w:rsidR="00206949" w:rsidRDefault="00206949" w:rsidP="00206949">
            <w:pPr>
              <w:ind w:firstLine="0"/>
              <w:jc w:val="center"/>
            </w:pPr>
            <w:r>
              <w:t>7.5</w:t>
            </w:r>
            <w:r w:rsidR="006D1C2B">
              <w:t xml:space="preserve"> (deg)</w:t>
            </w:r>
          </w:p>
        </w:tc>
      </w:tr>
      <w:tr w:rsidR="006D1C2B" w14:paraId="56C052CD" w14:textId="77777777" w:rsidTr="00A721F0">
        <w:tc>
          <w:tcPr>
            <w:tcW w:w="998" w:type="pct"/>
            <w:tcBorders>
              <w:top w:val="single" w:sz="4" w:space="0" w:color="auto"/>
              <w:left w:val="single" w:sz="4" w:space="0" w:color="auto"/>
              <w:right w:val="single" w:sz="4" w:space="0" w:color="auto"/>
            </w:tcBorders>
            <w:vAlign w:val="center"/>
          </w:tcPr>
          <w:p w14:paraId="4AA892F9" w14:textId="34AAA92A" w:rsidR="00206949" w:rsidRDefault="00206949" w:rsidP="00206949">
            <w:pPr>
              <w:ind w:firstLine="0"/>
              <w:jc w:val="center"/>
            </w:pPr>
            <w:r w:rsidRPr="00206949">
              <w:t>0.12345</w:t>
            </w:r>
          </w:p>
        </w:tc>
        <w:tc>
          <w:tcPr>
            <w:tcW w:w="778" w:type="pct"/>
            <w:tcBorders>
              <w:top w:val="single" w:sz="4" w:space="0" w:color="auto"/>
              <w:left w:val="single" w:sz="4" w:space="0" w:color="auto"/>
            </w:tcBorders>
          </w:tcPr>
          <w:p w14:paraId="401B4647" w14:textId="4EFBDDFC" w:rsidR="00206949" w:rsidRDefault="00206949" w:rsidP="00206949">
            <w:pPr>
              <w:ind w:firstLine="0"/>
              <w:jc w:val="center"/>
            </w:pPr>
            <w:r w:rsidRPr="00D10AF7">
              <w:t>0.12</w:t>
            </w:r>
          </w:p>
        </w:tc>
        <w:tc>
          <w:tcPr>
            <w:tcW w:w="696" w:type="pct"/>
            <w:tcBorders>
              <w:top w:val="single" w:sz="4" w:space="0" w:color="auto"/>
            </w:tcBorders>
          </w:tcPr>
          <w:p w14:paraId="7163FA3E" w14:textId="5C5068C4" w:rsidR="00206949" w:rsidRDefault="00206949" w:rsidP="00206949">
            <w:pPr>
              <w:ind w:firstLine="0"/>
              <w:jc w:val="center"/>
            </w:pPr>
            <w:r w:rsidRPr="00D131D2">
              <w:t>0.1</w:t>
            </w:r>
          </w:p>
        </w:tc>
        <w:tc>
          <w:tcPr>
            <w:tcW w:w="821" w:type="pct"/>
            <w:tcBorders>
              <w:top w:val="single" w:sz="4" w:space="0" w:color="auto"/>
            </w:tcBorders>
          </w:tcPr>
          <w:p w14:paraId="2383FE4F" w14:textId="6A66AC1D" w:rsidR="00206949" w:rsidRDefault="00206949" w:rsidP="00206949">
            <w:pPr>
              <w:ind w:firstLine="0"/>
              <w:jc w:val="center"/>
            </w:pPr>
            <w:r w:rsidRPr="009953BD">
              <w:t>0.0</w:t>
            </w:r>
          </w:p>
        </w:tc>
        <w:tc>
          <w:tcPr>
            <w:tcW w:w="820" w:type="pct"/>
            <w:tcBorders>
              <w:top w:val="single" w:sz="4" w:space="0" w:color="auto"/>
            </w:tcBorders>
          </w:tcPr>
          <w:p w14:paraId="19BFD1D3" w14:textId="45F3739F" w:rsidR="00206949" w:rsidRDefault="00206949" w:rsidP="00206949">
            <w:pPr>
              <w:ind w:firstLine="0"/>
              <w:jc w:val="center"/>
            </w:pPr>
            <w:r w:rsidRPr="009A71DC">
              <w:t>0.0</w:t>
            </w:r>
          </w:p>
        </w:tc>
        <w:tc>
          <w:tcPr>
            <w:tcW w:w="887" w:type="pct"/>
            <w:tcBorders>
              <w:top w:val="single" w:sz="4" w:space="0" w:color="auto"/>
              <w:right w:val="single" w:sz="4" w:space="0" w:color="auto"/>
            </w:tcBorders>
          </w:tcPr>
          <w:p w14:paraId="6EE15D2C" w14:textId="7FAD5356" w:rsidR="00206949" w:rsidRDefault="00206949" w:rsidP="00206949">
            <w:pPr>
              <w:ind w:firstLine="0"/>
              <w:jc w:val="center"/>
            </w:pPr>
            <w:r w:rsidRPr="0020501A">
              <w:t>0.0</w:t>
            </w:r>
          </w:p>
        </w:tc>
      </w:tr>
      <w:tr w:rsidR="006D1C2B" w14:paraId="4D090569" w14:textId="77777777" w:rsidTr="00A721F0">
        <w:tc>
          <w:tcPr>
            <w:tcW w:w="998" w:type="pct"/>
            <w:tcBorders>
              <w:left w:val="single" w:sz="4" w:space="0" w:color="auto"/>
              <w:right w:val="single" w:sz="4" w:space="0" w:color="auto"/>
            </w:tcBorders>
            <w:vAlign w:val="center"/>
          </w:tcPr>
          <w:p w14:paraId="2B355904" w14:textId="12288947" w:rsidR="00206949" w:rsidRDefault="00206949" w:rsidP="00206949">
            <w:pPr>
              <w:ind w:firstLine="0"/>
              <w:jc w:val="center"/>
            </w:pPr>
            <w:r w:rsidRPr="00206949">
              <w:t>-89.98765</w:t>
            </w:r>
          </w:p>
        </w:tc>
        <w:tc>
          <w:tcPr>
            <w:tcW w:w="778" w:type="pct"/>
            <w:tcBorders>
              <w:left w:val="single" w:sz="4" w:space="0" w:color="auto"/>
            </w:tcBorders>
          </w:tcPr>
          <w:p w14:paraId="38A4C06D" w14:textId="2F7FE9E9" w:rsidR="00206949" w:rsidRDefault="00206949" w:rsidP="00206949">
            <w:pPr>
              <w:ind w:firstLine="0"/>
              <w:jc w:val="center"/>
            </w:pPr>
            <w:r w:rsidRPr="00D10AF7">
              <w:t>-89.99</w:t>
            </w:r>
          </w:p>
        </w:tc>
        <w:tc>
          <w:tcPr>
            <w:tcW w:w="696" w:type="pct"/>
          </w:tcPr>
          <w:p w14:paraId="2376E480" w14:textId="13D00D55" w:rsidR="00206949" w:rsidRDefault="00206949" w:rsidP="00206949">
            <w:pPr>
              <w:ind w:firstLine="0"/>
              <w:jc w:val="center"/>
            </w:pPr>
            <w:r w:rsidRPr="00D131D2">
              <w:t>-90.0</w:t>
            </w:r>
          </w:p>
        </w:tc>
        <w:tc>
          <w:tcPr>
            <w:tcW w:w="821" w:type="pct"/>
          </w:tcPr>
          <w:p w14:paraId="2328C03E" w14:textId="7FE5BE8E" w:rsidR="00206949" w:rsidRDefault="00206949" w:rsidP="00206949">
            <w:pPr>
              <w:ind w:firstLine="0"/>
              <w:jc w:val="center"/>
            </w:pPr>
            <w:r w:rsidRPr="009953BD">
              <w:t>-90.0</w:t>
            </w:r>
          </w:p>
        </w:tc>
        <w:tc>
          <w:tcPr>
            <w:tcW w:w="820" w:type="pct"/>
          </w:tcPr>
          <w:p w14:paraId="6D63D7C6" w14:textId="27A7679A" w:rsidR="00206949" w:rsidRDefault="00206949" w:rsidP="00206949">
            <w:pPr>
              <w:ind w:firstLine="0"/>
              <w:jc w:val="center"/>
            </w:pPr>
            <w:r w:rsidRPr="009A71DC">
              <w:t>-90.0</w:t>
            </w:r>
          </w:p>
        </w:tc>
        <w:tc>
          <w:tcPr>
            <w:tcW w:w="887" w:type="pct"/>
            <w:tcBorders>
              <w:right w:val="single" w:sz="4" w:space="0" w:color="auto"/>
            </w:tcBorders>
          </w:tcPr>
          <w:p w14:paraId="2A59AB2F" w14:textId="3763178F" w:rsidR="00206949" w:rsidRDefault="00206949" w:rsidP="00206949">
            <w:pPr>
              <w:ind w:firstLine="0"/>
              <w:jc w:val="center"/>
            </w:pPr>
            <w:r w:rsidRPr="0020501A">
              <w:t>-90.0</w:t>
            </w:r>
          </w:p>
        </w:tc>
      </w:tr>
      <w:tr w:rsidR="006D1C2B" w14:paraId="46BD0F95" w14:textId="77777777" w:rsidTr="00A721F0">
        <w:tc>
          <w:tcPr>
            <w:tcW w:w="998" w:type="pct"/>
            <w:tcBorders>
              <w:left w:val="single" w:sz="4" w:space="0" w:color="auto"/>
              <w:right w:val="single" w:sz="4" w:space="0" w:color="auto"/>
            </w:tcBorders>
            <w:vAlign w:val="center"/>
          </w:tcPr>
          <w:p w14:paraId="6E217717" w14:textId="04997D67" w:rsidR="00206949" w:rsidRDefault="00206949" w:rsidP="00206949">
            <w:pPr>
              <w:ind w:firstLine="0"/>
              <w:jc w:val="center"/>
            </w:pPr>
            <w:r w:rsidRPr="00206949">
              <w:t>2.1</w:t>
            </w:r>
          </w:p>
        </w:tc>
        <w:tc>
          <w:tcPr>
            <w:tcW w:w="778" w:type="pct"/>
            <w:tcBorders>
              <w:left w:val="single" w:sz="4" w:space="0" w:color="auto"/>
            </w:tcBorders>
          </w:tcPr>
          <w:p w14:paraId="14E2A76B" w14:textId="68BF3F2C" w:rsidR="00206949" w:rsidRDefault="00206949" w:rsidP="00206949">
            <w:pPr>
              <w:ind w:firstLine="0"/>
              <w:jc w:val="center"/>
            </w:pPr>
            <w:r w:rsidRPr="00D10AF7">
              <w:t>2.1</w:t>
            </w:r>
            <w:r>
              <w:t>0</w:t>
            </w:r>
          </w:p>
        </w:tc>
        <w:tc>
          <w:tcPr>
            <w:tcW w:w="696" w:type="pct"/>
          </w:tcPr>
          <w:p w14:paraId="563D634D" w14:textId="2F9C3F76" w:rsidR="00206949" w:rsidRDefault="00206949" w:rsidP="00206949">
            <w:pPr>
              <w:ind w:firstLine="0"/>
              <w:jc w:val="center"/>
            </w:pPr>
            <w:r w:rsidRPr="00D131D2">
              <w:t>2.1</w:t>
            </w:r>
          </w:p>
        </w:tc>
        <w:tc>
          <w:tcPr>
            <w:tcW w:w="821" w:type="pct"/>
          </w:tcPr>
          <w:p w14:paraId="0C1759FE" w14:textId="2BCC4E9D" w:rsidR="00206949" w:rsidRDefault="00206949" w:rsidP="00206949">
            <w:pPr>
              <w:ind w:firstLine="0"/>
              <w:jc w:val="center"/>
            </w:pPr>
            <w:r w:rsidRPr="009953BD">
              <w:t>2.0</w:t>
            </w:r>
          </w:p>
        </w:tc>
        <w:tc>
          <w:tcPr>
            <w:tcW w:w="820" w:type="pct"/>
          </w:tcPr>
          <w:p w14:paraId="76E410A7" w14:textId="5C3E5004" w:rsidR="00206949" w:rsidRDefault="00206949" w:rsidP="00206949">
            <w:pPr>
              <w:ind w:firstLine="0"/>
              <w:jc w:val="center"/>
            </w:pPr>
            <w:r w:rsidRPr="009A71DC">
              <w:t>2.5</w:t>
            </w:r>
          </w:p>
        </w:tc>
        <w:tc>
          <w:tcPr>
            <w:tcW w:w="887" w:type="pct"/>
            <w:tcBorders>
              <w:right w:val="single" w:sz="4" w:space="0" w:color="auto"/>
            </w:tcBorders>
          </w:tcPr>
          <w:p w14:paraId="265FDD64" w14:textId="6F8B929A" w:rsidR="00206949" w:rsidRDefault="00206949" w:rsidP="00206949">
            <w:pPr>
              <w:ind w:firstLine="0"/>
              <w:jc w:val="center"/>
            </w:pPr>
            <w:r w:rsidRPr="0020501A">
              <w:t>0.0</w:t>
            </w:r>
          </w:p>
        </w:tc>
      </w:tr>
      <w:tr w:rsidR="006D1C2B" w14:paraId="6E1BEAD1" w14:textId="77777777" w:rsidTr="00A721F0">
        <w:tc>
          <w:tcPr>
            <w:tcW w:w="998" w:type="pct"/>
            <w:tcBorders>
              <w:left w:val="single" w:sz="4" w:space="0" w:color="auto"/>
              <w:right w:val="single" w:sz="4" w:space="0" w:color="auto"/>
            </w:tcBorders>
            <w:vAlign w:val="center"/>
          </w:tcPr>
          <w:p w14:paraId="5E0BA131" w14:textId="1CA8EDB1" w:rsidR="00206949" w:rsidRDefault="00206949" w:rsidP="00206949">
            <w:pPr>
              <w:ind w:firstLine="0"/>
              <w:jc w:val="center"/>
            </w:pPr>
            <w:r w:rsidRPr="00206949">
              <w:t>45.01234</w:t>
            </w:r>
          </w:p>
        </w:tc>
        <w:tc>
          <w:tcPr>
            <w:tcW w:w="778" w:type="pct"/>
            <w:tcBorders>
              <w:left w:val="single" w:sz="4" w:space="0" w:color="auto"/>
            </w:tcBorders>
          </w:tcPr>
          <w:p w14:paraId="7F33BB60" w14:textId="2021F878" w:rsidR="00206949" w:rsidRDefault="00206949" w:rsidP="00206949">
            <w:pPr>
              <w:ind w:firstLine="0"/>
              <w:jc w:val="center"/>
            </w:pPr>
            <w:r w:rsidRPr="00D10AF7">
              <w:t>45.01</w:t>
            </w:r>
          </w:p>
        </w:tc>
        <w:tc>
          <w:tcPr>
            <w:tcW w:w="696" w:type="pct"/>
          </w:tcPr>
          <w:p w14:paraId="7EA84543" w14:textId="183B5395" w:rsidR="00206949" w:rsidRDefault="00206949" w:rsidP="00206949">
            <w:pPr>
              <w:ind w:firstLine="0"/>
              <w:jc w:val="center"/>
            </w:pPr>
            <w:r w:rsidRPr="00D131D2">
              <w:t>45.0</w:t>
            </w:r>
          </w:p>
        </w:tc>
        <w:tc>
          <w:tcPr>
            <w:tcW w:w="821" w:type="pct"/>
          </w:tcPr>
          <w:p w14:paraId="1876110E" w14:textId="57F0AEC8" w:rsidR="00206949" w:rsidRDefault="00206949" w:rsidP="00206949">
            <w:pPr>
              <w:ind w:firstLine="0"/>
              <w:jc w:val="center"/>
            </w:pPr>
            <w:r w:rsidRPr="009953BD">
              <w:t>45.0</w:t>
            </w:r>
          </w:p>
        </w:tc>
        <w:tc>
          <w:tcPr>
            <w:tcW w:w="820" w:type="pct"/>
          </w:tcPr>
          <w:p w14:paraId="0479075A" w14:textId="5D9097D2" w:rsidR="00206949" w:rsidRDefault="00206949" w:rsidP="00206949">
            <w:pPr>
              <w:ind w:firstLine="0"/>
              <w:jc w:val="center"/>
            </w:pPr>
            <w:r w:rsidRPr="009A71DC">
              <w:t>45.0</w:t>
            </w:r>
          </w:p>
        </w:tc>
        <w:tc>
          <w:tcPr>
            <w:tcW w:w="887" w:type="pct"/>
            <w:tcBorders>
              <w:right w:val="single" w:sz="4" w:space="0" w:color="auto"/>
            </w:tcBorders>
          </w:tcPr>
          <w:p w14:paraId="321BC331" w14:textId="58840CFD" w:rsidR="00206949" w:rsidRDefault="00206949" w:rsidP="00206949">
            <w:pPr>
              <w:ind w:firstLine="0"/>
              <w:jc w:val="center"/>
            </w:pPr>
            <w:r w:rsidRPr="0020501A">
              <w:t>45.0</w:t>
            </w:r>
          </w:p>
        </w:tc>
      </w:tr>
      <w:tr w:rsidR="006D1C2B" w14:paraId="6C88A776" w14:textId="77777777" w:rsidTr="00A721F0">
        <w:tc>
          <w:tcPr>
            <w:tcW w:w="998" w:type="pct"/>
            <w:tcBorders>
              <w:left w:val="single" w:sz="4" w:space="0" w:color="auto"/>
              <w:right w:val="single" w:sz="4" w:space="0" w:color="auto"/>
            </w:tcBorders>
            <w:vAlign w:val="center"/>
          </w:tcPr>
          <w:p w14:paraId="400C40B9" w14:textId="42447F7E" w:rsidR="00206949" w:rsidRDefault="00206949" w:rsidP="00206949">
            <w:pPr>
              <w:ind w:firstLine="0"/>
              <w:jc w:val="center"/>
            </w:pPr>
            <w:r w:rsidRPr="00206949">
              <w:t>45.98765</w:t>
            </w:r>
          </w:p>
        </w:tc>
        <w:tc>
          <w:tcPr>
            <w:tcW w:w="778" w:type="pct"/>
            <w:tcBorders>
              <w:left w:val="single" w:sz="4" w:space="0" w:color="auto"/>
            </w:tcBorders>
          </w:tcPr>
          <w:p w14:paraId="311BC928" w14:textId="5245CD10" w:rsidR="00206949" w:rsidRDefault="00206949" w:rsidP="00206949">
            <w:pPr>
              <w:ind w:firstLine="0"/>
              <w:jc w:val="center"/>
            </w:pPr>
            <w:r w:rsidRPr="00D10AF7">
              <w:t>45.99</w:t>
            </w:r>
          </w:p>
        </w:tc>
        <w:tc>
          <w:tcPr>
            <w:tcW w:w="696" w:type="pct"/>
          </w:tcPr>
          <w:p w14:paraId="1200D61B" w14:textId="37023A12" w:rsidR="00206949" w:rsidRDefault="00206949" w:rsidP="00206949">
            <w:pPr>
              <w:ind w:firstLine="0"/>
              <w:jc w:val="center"/>
            </w:pPr>
            <w:r w:rsidRPr="00D131D2">
              <w:t>46.0</w:t>
            </w:r>
          </w:p>
        </w:tc>
        <w:tc>
          <w:tcPr>
            <w:tcW w:w="821" w:type="pct"/>
          </w:tcPr>
          <w:p w14:paraId="452283BA" w14:textId="476E0F04" w:rsidR="00206949" w:rsidRDefault="00206949" w:rsidP="00206949">
            <w:pPr>
              <w:ind w:firstLine="0"/>
              <w:jc w:val="center"/>
            </w:pPr>
            <w:r w:rsidRPr="009953BD">
              <w:t>46.0</w:t>
            </w:r>
          </w:p>
        </w:tc>
        <w:tc>
          <w:tcPr>
            <w:tcW w:w="820" w:type="pct"/>
          </w:tcPr>
          <w:p w14:paraId="58246011" w14:textId="0F1D427C" w:rsidR="00206949" w:rsidRDefault="00206949" w:rsidP="00206949">
            <w:pPr>
              <w:ind w:firstLine="0"/>
              <w:jc w:val="center"/>
            </w:pPr>
            <w:r w:rsidRPr="009A71DC">
              <w:t>45.0</w:t>
            </w:r>
          </w:p>
        </w:tc>
        <w:tc>
          <w:tcPr>
            <w:tcW w:w="887" w:type="pct"/>
            <w:tcBorders>
              <w:right w:val="single" w:sz="4" w:space="0" w:color="auto"/>
            </w:tcBorders>
          </w:tcPr>
          <w:p w14:paraId="068662CB" w14:textId="5CF3273E" w:rsidR="00206949" w:rsidRDefault="00206949" w:rsidP="00206949">
            <w:pPr>
              <w:ind w:firstLine="0"/>
              <w:jc w:val="center"/>
            </w:pPr>
            <w:r w:rsidRPr="0020501A">
              <w:t>45.0</w:t>
            </w:r>
          </w:p>
        </w:tc>
      </w:tr>
      <w:tr w:rsidR="006D1C2B" w14:paraId="7AB32236" w14:textId="77777777" w:rsidTr="00A721F0">
        <w:tc>
          <w:tcPr>
            <w:tcW w:w="998" w:type="pct"/>
            <w:tcBorders>
              <w:left w:val="single" w:sz="4" w:space="0" w:color="auto"/>
              <w:right w:val="single" w:sz="4" w:space="0" w:color="auto"/>
            </w:tcBorders>
            <w:vAlign w:val="center"/>
          </w:tcPr>
          <w:p w14:paraId="518D5007" w14:textId="0E58B9FF" w:rsidR="00206949" w:rsidRDefault="00206949" w:rsidP="00206949">
            <w:pPr>
              <w:ind w:firstLine="0"/>
              <w:jc w:val="center"/>
            </w:pPr>
            <w:r w:rsidRPr="00206949">
              <w:t>83.546</w:t>
            </w:r>
          </w:p>
        </w:tc>
        <w:tc>
          <w:tcPr>
            <w:tcW w:w="778" w:type="pct"/>
            <w:tcBorders>
              <w:left w:val="single" w:sz="4" w:space="0" w:color="auto"/>
            </w:tcBorders>
          </w:tcPr>
          <w:p w14:paraId="3544079E" w14:textId="5AD8C4DD" w:rsidR="00206949" w:rsidRDefault="00206949" w:rsidP="00206949">
            <w:pPr>
              <w:ind w:firstLine="0"/>
              <w:jc w:val="center"/>
            </w:pPr>
            <w:r w:rsidRPr="00D10AF7">
              <w:t>83.55</w:t>
            </w:r>
          </w:p>
        </w:tc>
        <w:tc>
          <w:tcPr>
            <w:tcW w:w="696" w:type="pct"/>
          </w:tcPr>
          <w:p w14:paraId="0DE50188" w14:textId="6B7A8E31" w:rsidR="00206949" w:rsidRDefault="00206949" w:rsidP="00206949">
            <w:pPr>
              <w:ind w:firstLine="0"/>
              <w:jc w:val="center"/>
            </w:pPr>
            <w:r w:rsidRPr="00D131D2">
              <w:t>83.5</w:t>
            </w:r>
          </w:p>
        </w:tc>
        <w:tc>
          <w:tcPr>
            <w:tcW w:w="821" w:type="pct"/>
          </w:tcPr>
          <w:p w14:paraId="25787CAC" w14:textId="6442D68E" w:rsidR="00206949" w:rsidRDefault="00206949" w:rsidP="00206949">
            <w:pPr>
              <w:ind w:firstLine="0"/>
              <w:jc w:val="center"/>
            </w:pPr>
            <w:r w:rsidRPr="009953BD">
              <w:t>84.0</w:t>
            </w:r>
          </w:p>
        </w:tc>
        <w:tc>
          <w:tcPr>
            <w:tcW w:w="820" w:type="pct"/>
          </w:tcPr>
          <w:p w14:paraId="1A53AA27" w14:textId="708C57CD" w:rsidR="00206949" w:rsidRDefault="00206949" w:rsidP="00206949">
            <w:pPr>
              <w:ind w:firstLine="0"/>
              <w:jc w:val="center"/>
            </w:pPr>
            <w:r w:rsidRPr="009A71DC">
              <w:t>82.5</w:t>
            </w:r>
          </w:p>
        </w:tc>
        <w:tc>
          <w:tcPr>
            <w:tcW w:w="887" w:type="pct"/>
            <w:tcBorders>
              <w:right w:val="single" w:sz="4" w:space="0" w:color="auto"/>
            </w:tcBorders>
          </w:tcPr>
          <w:p w14:paraId="16B36194" w14:textId="77354D7C" w:rsidR="00206949" w:rsidRDefault="00206949" w:rsidP="00206949">
            <w:pPr>
              <w:ind w:firstLine="0"/>
              <w:jc w:val="center"/>
            </w:pPr>
            <w:r w:rsidRPr="0020501A">
              <w:t>82.5</w:t>
            </w:r>
          </w:p>
        </w:tc>
      </w:tr>
      <w:tr w:rsidR="006D1C2B" w14:paraId="109BDA53" w14:textId="77777777" w:rsidTr="00A721F0">
        <w:tc>
          <w:tcPr>
            <w:tcW w:w="998" w:type="pct"/>
            <w:tcBorders>
              <w:left w:val="single" w:sz="4" w:space="0" w:color="auto"/>
              <w:bottom w:val="single" w:sz="4" w:space="0" w:color="auto"/>
              <w:right w:val="single" w:sz="4" w:space="0" w:color="auto"/>
            </w:tcBorders>
            <w:vAlign w:val="center"/>
          </w:tcPr>
          <w:p w14:paraId="45345B57" w14:textId="57034CEB" w:rsidR="00206949" w:rsidRDefault="00206949" w:rsidP="00206949">
            <w:pPr>
              <w:ind w:firstLine="0"/>
              <w:jc w:val="center"/>
            </w:pPr>
            <w:r w:rsidRPr="00206949">
              <w:t>86.36</w:t>
            </w:r>
          </w:p>
        </w:tc>
        <w:tc>
          <w:tcPr>
            <w:tcW w:w="778" w:type="pct"/>
            <w:tcBorders>
              <w:left w:val="single" w:sz="4" w:space="0" w:color="auto"/>
              <w:bottom w:val="single" w:sz="4" w:space="0" w:color="auto"/>
            </w:tcBorders>
          </w:tcPr>
          <w:p w14:paraId="04A0FDD6" w14:textId="49053B42" w:rsidR="00206949" w:rsidRDefault="00206949" w:rsidP="00206949">
            <w:pPr>
              <w:ind w:firstLine="0"/>
              <w:jc w:val="center"/>
            </w:pPr>
            <w:r w:rsidRPr="00D10AF7">
              <w:t>86.36</w:t>
            </w:r>
          </w:p>
        </w:tc>
        <w:tc>
          <w:tcPr>
            <w:tcW w:w="696" w:type="pct"/>
            <w:tcBorders>
              <w:bottom w:val="single" w:sz="4" w:space="0" w:color="auto"/>
            </w:tcBorders>
          </w:tcPr>
          <w:p w14:paraId="2F36BD6E" w14:textId="57ADDCD8" w:rsidR="00206949" w:rsidRDefault="00206949" w:rsidP="00206949">
            <w:pPr>
              <w:ind w:firstLine="0"/>
              <w:jc w:val="center"/>
            </w:pPr>
            <w:r w:rsidRPr="00D131D2">
              <w:t>86.4</w:t>
            </w:r>
          </w:p>
        </w:tc>
        <w:tc>
          <w:tcPr>
            <w:tcW w:w="821" w:type="pct"/>
            <w:tcBorders>
              <w:bottom w:val="single" w:sz="4" w:space="0" w:color="auto"/>
            </w:tcBorders>
          </w:tcPr>
          <w:p w14:paraId="620DF1C3" w14:textId="732DF813" w:rsidR="00206949" w:rsidRDefault="00206949" w:rsidP="00206949">
            <w:pPr>
              <w:ind w:firstLine="0"/>
              <w:jc w:val="center"/>
            </w:pPr>
            <w:r w:rsidRPr="009953BD">
              <w:t>86.0</w:t>
            </w:r>
          </w:p>
        </w:tc>
        <w:tc>
          <w:tcPr>
            <w:tcW w:w="820" w:type="pct"/>
            <w:tcBorders>
              <w:bottom w:val="single" w:sz="4" w:space="0" w:color="auto"/>
            </w:tcBorders>
          </w:tcPr>
          <w:p w14:paraId="4C00A6A6" w14:textId="53113B9F" w:rsidR="00206949" w:rsidRDefault="00206949" w:rsidP="00206949">
            <w:pPr>
              <w:ind w:firstLine="0"/>
              <w:jc w:val="center"/>
            </w:pPr>
            <w:r w:rsidRPr="009A71DC">
              <w:t>87.5</w:t>
            </w:r>
          </w:p>
        </w:tc>
        <w:tc>
          <w:tcPr>
            <w:tcW w:w="887" w:type="pct"/>
            <w:tcBorders>
              <w:bottom w:val="single" w:sz="4" w:space="0" w:color="auto"/>
              <w:right w:val="single" w:sz="4" w:space="0" w:color="auto"/>
            </w:tcBorders>
          </w:tcPr>
          <w:p w14:paraId="5005FBDB" w14:textId="52EA97B0" w:rsidR="00206949" w:rsidRDefault="00206949" w:rsidP="00206949">
            <w:pPr>
              <w:ind w:firstLine="0"/>
              <w:jc w:val="center"/>
            </w:pPr>
            <w:r w:rsidRPr="0020501A">
              <w:t>90.0</w:t>
            </w:r>
          </w:p>
        </w:tc>
      </w:tr>
    </w:tbl>
    <w:p w14:paraId="090A68DF" w14:textId="3FD6B504" w:rsidR="00241CDD" w:rsidRDefault="00241CDD" w:rsidP="00106E7D">
      <w:pPr>
        <w:ind w:firstLine="0"/>
      </w:pPr>
    </w:p>
    <w:p w14:paraId="0903772E" w14:textId="2BCA7E43" w:rsidR="00106E7D" w:rsidRDefault="00106E7D" w:rsidP="00106E7D">
      <w:pPr>
        <w:ind w:firstLine="0"/>
      </w:pPr>
    </w:p>
    <w:p w14:paraId="32C9A0C6" w14:textId="45FA6140" w:rsidR="00241CDD" w:rsidRDefault="00241CDD" w:rsidP="00241CDD">
      <w:pPr>
        <w:pStyle w:val="Heading1"/>
      </w:pPr>
      <w:r>
        <w:t>RESULTS</w:t>
      </w:r>
    </w:p>
    <w:p w14:paraId="7645FD36" w14:textId="77777777" w:rsidR="00684547" w:rsidRPr="00684547" w:rsidRDefault="00684547" w:rsidP="00684547"/>
    <w:p w14:paraId="0833556A" w14:textId="5B6BB889" w:rsidR="0034511D" w:rsidRDefault="00801FCC" w:rsidP="009854A0">
      <w:r>
        <w:t xml:space="preserve">Results of the parametric study are presented in the following sections for </w:t>
      </w:r>
      <w:r w:rsidR="00ED3450">
        <w:t xml:space="preserve">the </w:t>
      </w:r>
      <w:r w:rsidR="00A269CD">
        <w:t>tension</w:t>
      </w:r>
      <w:r w:rsidR="00ED3450">
        <w:t xml:space="preserve">, pressure, and </w:t>
      </w:r>
      <w:r w:rsidR="00A269CD">
        <w:t>compression</w:t>
      </w:r>
      <w:r w:rsidR="00ED3450">
        <w:t xml:space="preserve"> loading scenarios.</w:t>
      </w:r>
      <w:r w:rsidR="009854A0">
        <w:t xml:space="preserve"> </w:t>
      </w:r>
      <w:r>
        <w:t xml:space="preserve">The results are visualized through </w:t>
      </w:r>
      <w:r w:rsidR="00275EF0">
        <w:t xml:space="preserve">three-dimensional </w:t>
      </w:r>
      <w:r>
        <w:t>wireframe plots.</w:t>
      </w:r>
      <w:r w:rsidR="009854A0">
        <w:t xml:space="preserve"> </w:t>
      </w:r>
      <w:r w:rsidR="00ED3450">
        <w:t>While specific values may be inferred from the wireframe plots, the overall intent is to visualize general trends as the element size and fiber-rounding parameters vary.</w:t>
      </w:r>
      <w:r w:rsidR="009854A0">
        <w:t xml:space="preserve"> </w:t>
      </w:r>
      <w:r w:rsidR="00275EF0">
        <w:t>The results are consistently structured across loading scenarios.</w:t>
      </w:r>
      <w:r w:rsidR="009854A0">
        <w:t xml:space="preserve"> </w:t>
      </w:r>
      <w:r w:rsidR="00275EF0">
        <w:t xml:space="preserve">Results for </w:t>
      </w:r>
      <w:r w:rsidR="00E334E6">
        <w:t>design</w:t>
      </w:r>
      <w:r w:rsidR="00ED3450">
        <w:t xml:space="preserve"> A with RC</w:t>
      </w:r>
      <w:r w:rsidR="00275EF0">
        <w:t xml:space="preserve"> of 69.55</w:t>
      </w:r>
      <w:r w:rsidR="00E334E6">
        <w:t xml:space="preserve"> </w:t>
      </w:r>
      <w:r w:rsidR="00275EF0">
        <w:t xml:space="preserve">in. are provided in the first row of plots, results for </w:t>
      </w:r>
      <w:r w:rsidR="00E334E6">
        <w:t>design</w:t>
      </w:r>
      <w:r w:rsidR="00275EF0">
        <w:t xml:space="preserve"> B with 56</w:t>
      </w:r>
      <w:r w:rsidR="00E334E6">
        <w:t>.00-</w:t>
      </w:r>
      <w:r w:rsidR="00275EF0">
        <w:t xml:space="preserve">in. RC are provided in the second row, etc., concluding with results for </w:t>
      </w:r>
      <w:r w:rsidR="00E334E6">
        <w:t>design</w:t>
      </w:r>
      <w:r w:rsidR="00275EF0">
        <w:t xml:space="preserve"> E with 20.78-in. RC provided in the fifth row.</w:t>
      </w:r>
      <w:r w:rsidR="009854A0">
        <w:t xml:space="preserve"> </w:t>
      </w:r>
      <w:r w:rsidR="00275EF0">
        <w:t>Each plot contains fiber-rounding parameters on the lower-left axis and element sizes on the lower-right axis.</w:t>
      </w:r>
      <w:r w:rsidR="009854A0">
        <w:t xml:space="preserve"> </w:t>
      </w:r>
      <w:r w:rsidR="00275EF0">
        <w:t xml:space="preserve">The vertical axis </w:t>
      </w:r>
      <w:r w:rsidR="00725480">
        <w:t>provides value ranges for the metrics of interest for each loading scenario.</w:t>
      </w:r>
      <w:r w:rsidR="009854A0">
        <w:t xml:space="preserve"> </w:t>
      </w:r>
    </w:p>
    <w:p w14:paraId="71B08B03" w14:textId="6706069D" w:rsidR="0034511D" w:rsidRDefault="001A0E56" w:rsidP="009854A0">
      <w:r>
        <w:t xml:space="preserve">The fiber-rounding parameter starts with the </w:t>
      </w:r>
      <w:r w:rsidR="006D2EAA">
        <w:t xml:space="preserve">ATSCOOL output </w:t>
      </w:r>
      <w:r w:rsidR="00BA0FF0">
        <w:t>B</w:t>
      </w:r>
      <w:r>
        <w:t>, herein considered the highest-fidelity, and proceeds to the G output before moving on to decreasing-fidelity fiber-rounding parameters of 0.01, 0.1, 1.0, 2.5, and 7.5 deg intervals. The element size parameter starts with the smallest element size (most refined mesh) at the 0.1-in. size and transitions to the largest element size (most coarse mesh) at the 3.0-in. label. The combined highest-fidelity analyses are with fiber-rounding parameter</w:t>
      </w:r>
      <w:r w:rsidR="00C92C8A">
        <w:t>s</w:t>
      </w:r>
      <w:r>
        <w:t>=B</w:t>
      </w:r>
      <w:r w:rsidR="00C92C8A">
        <w:t xml:space="preserve"> and G</w:t>
      </w:r>
      <w:r>
        <w:t xml:space="preserve"> and element size parameter=0.1</w:t>
      </w:r>
      <w:r w:rsidR="0034511D">
        <w:t xml:space="preserve"> </w:t>
      </w:r>
      <w:r>
        <w:t>in. Conversely, the combined lowest</w:t>
      </w:r>
      <w:r w:rsidR="00D22611">
        <w:noBreakHyphen/>
      </w:r>
      <w:r>
        <w:t xml:space="preserve">fidelity analyses are </w:t>
      </w:r>
      <w:r w:rsidR="0053578A">
        <w:t>with the</w:t>
      </w:r>
      <w:r>
        <w:t xml:space="preserve"> fiber-rounding parameter=7.5 </w:t>
      </w:r>
      <w:r w:rsidR="0053578A">
        <w:t xml:space="preserve">deg </w:t>
      </w:r>
      <w:r>
        <w:t>and</w:t>
      </w:r>
      <w:r w:rsidR="0053578A">
        <w:t xml:space="preserve"> element size parameter=</w:t>
      </w:r>
      <w:r>
        <w:t>3.0</w:t>
      </w:r>
      <w:r w:rsidR="0053578A">
        <w:t xml:space="preserve"> </w:t>
      </w:r>
      <w:r>
        <w:t xml:space="preserve">in. </w:t>
      </w:r>
    </w:p>
    <w:p w14:paraId="0EA37520" w14:textId="0501374C" w:rsidR="00725480" w:rsidRPr="00106E7D" w:rsidRDefault="002453FC" w:rsidP="009854A0">
      <w:r>
        <w:t>One example wireframe plot for</w:t>
      </w:r>
      <w:r w:rsidR="00A2027E">
        <w:t xml:space="preserve"> </w:t>
      </w:r>
      <w:r w:rsidR="0053578A">
        <w:t>total reaction force of design A (RC=69.55</w:t>
      </w:r>
      <w:r w:rsidR="0034511D">
        <w:t xml:space="preserve"> </w:t>
      </w:r>
      <w:r w:rsidR="0053578A">
        <w:t xml:space="preserve">in.) subjected to tension loading </w:t>
      </w:r>
      <w:r>
        <w:t xml:space="preserve">is shown in </w:t>
      </w:r>
      <w:r w:rsidR="00A2027E">
        <w:fldChar w:fldCharType="begin"/>
      </w:r>
      <w:r w:rsidR="00A2027E">
        <w:instrText xml:space="preserve"> REF _Ref133184410 \h </w:instrText>
      </w:r>
      <w:r w:rsidR="00A2027E">
        <w:fldChar w:fldCharType="separate"/>
      </w:r>
      <w:r w:rsidR="0063380A">
        <w:t xml:space="preserve">Figure </w:t>
      </w:r>
      <w:r w:rsidR="0063380A">
        <w:rPr>
          <w:noProof/>
        </w:rPr>
        <w:t>2</w:t>
      </w:r>
      <w:r w:rsidR="00A2027E">
        <w:fldChar w:fldCharType="end"/>
      </w:r>
      <w:r w:rsidR="00A2027E">
        <w:t>.</w:t>
      </w:r>
      <w:r>
        <w:t xml:space="preserve"> </w:t>
      </w:r>
      <w:r w:rsidR="00725480">
        <w:t xml:space="preserve">While metrics </w:t>
      </w:r>
      <w:r w:rsidR="00275EF0">
        <w:t>var</w:t>
      </w:r>
      <w:r w:rsidR="00725480">
        <w:t>y</w:t>
      </w:r>
      <w:r w:rsidR="00275EF0">
        <w:t xml:space="preserve"> for each loading scenario, </w:t>
      </w:r>
      <w:r w:rsidR="00532A87">
        <w:t>the same metric is shown in a single</w:t>
      </w:r>
      <w:r w:rsidR="00275EF0">
        <w:t xml:space="preserve"> column of plots</w:t>
      </w:r>
      <w:r w:rsidR="00725480">
        <w:t>.</w:t>
      </w:r>
      <w:r w:rsidR="009854A0">
        <w:t xml:space="preserve"> </w:t>
      </w:r>
      <w:r w:rsidR="00725480">
        <w:t>Comparing</w:t>
      </w:r>
      <w:r w:rsidR="0059132D">
        <w:t xml:space="preserve"> the</w:t>
      </w:r>
      <w:r w:rsidR="00725480">
        <w:t xml:space="preserve"> </w:t>
      </w:r>
      <w:r w:rsidR="0059132D">
        <w:t>magnitude</w:t>
      </w:r>
      <w:r w:rsidR="009C17C4">
        <w:t xml:space="preserve"> of results</w:t>
      </w:r>
      <w:r w:rsidR="00725480">
        <w:t xml:space="preserve"> along the column direction may be considered equivalent to comparing </w:t>
      </w:r>
      <w:r w:rsidR="0059132D">
        <w:t>the magnitude of the metric</w:t>
      </w:r>
      <w:r w:rsidR="00725480">
        <w:t xml:space="preserve"> as a function of RC due to the changing designs.</w:t>
      </w:r>
    </w:p>
    <w:p w14:paraId="2F956C25" w14:textId="27839C2C" w:rsidR="00A2027E" w:rsidRDefault="00A2027E" w:rsidP="00106E7D">
      <w:pPr>
        <w:ind w:firstLine="0"/>
      </w:pPr>
    </w:p>
    <w:p w14:paraId="5C788FE9" w14:textId="03F3F2FF" w:rsidR="00241CDD" w:rsidRDefault="00967460" w:rsidP="00967460">
      <w:pPr>
        <w:pStyle w:val="Heading2"/>
      </w:pPr>
      <w:r>
        <w:t xml:space="preserve">Tension </w:t>
      </w:r>
      <w:r w:rsidR="00CF6DC3">
        <w:t>Scenario</w:t>
      </w:r>
    </w:p>
    <w:p w14:paraId="40BDC1E8" w14:textId="18817F16" w:rsidR="00684547" w:rsidRPr="00684547" w:rsidRDefault="00684547" w:rsidP="00684547"/>
    <w:p w14:paraId="00789F18" w14:textId="3377A147" w:rsidR="002B3D31" w:rsidRPr="00967460" w:rsidRDefault="00725480" w:rsidP="00D875D4">
      <w:r>
        <w:t xml:space="preserve">Analysis results for the uniaxial tensile load </w:t>
      </w:r>
      <w:r w:rsidR="00A2027E">
        <w:t>scenario</w:t>
      </w:r>
      <w:r>
        <w:t xml:space="preserve"> are shown in </w:t>
      </w:r>
      <w:r w:rsidR="00D875D4">
        <w:fldChar w:fldCharType="begin"/>
      </w:r>
      <w:r w:rsidR="00D875D4">
        <w:instrText xml:space="preserve"> REF _Ref133185004 \h </w:instrText>
      </w:r>
      <w:r w:rsidR="00D875D4">
        <w:fldChar w:fldCharType="separate"/>
      </w:r>
      <w:r w:rsidR="0063380A">
        <w:t xml:space="preserve">Figure </w:t>
      </w:r>
      <w:r w:rsidR="0063380A">
        <w:rPr>
          <w:noProof/>
        </w:rPr>
        <w:t>3</w:t>
      </w:r>
      <w:r w:rsidR="00D875D4">
        <w:fldChar w:fldCharType="end"/>
      </w:r>
      <w:r>
        <w:t xml:space="preserve">. </w:t>
      </w:r>
      <w:r w:rsidR="002B3D31">
        <w:t xml:space="preserve">Metrics of interest for the </w:t>
      </w:r>
      <w:r w:rsidR="00053F4B">
        <w:t>tension</w:t>
      </w:r>
      <w:r w:rsidR="002B3D31">
        <w:t xml:space="preserve"> loading scenario include the node-based summed reaction force</w:t>
      </w:r>
      <w:r w:rsidR="008F5A1B">
        <w:t xml:space="preserve"> in the global X-direction (RF1)</w:t>
      </w:r>
      <w:r w:rsidR="002B3D31">
        <w:t>, the element-based maximum shell section average</w:t>
      </w:r>
      <w:r w:rsidR="008F5A1B">
        <w:t xml:space="preserve"> stress in the global X-direction (SSAVG1)</w:t>
      </w:r>
      <w:r w:rsidR="002B3D31">
        <w:t>, and the section point-based maximum Tsai-</w:t>
      </w:r>
      <w:r w:rsidR="002B3D31">
        <w:lastRenderedPageBreak/>
        <w:t>Hill failure index.</w:t>
      </w:r>
      <w:r w:rsidR="009854A0">
        <w:t xml:space="preserve"> </w:t>
      </w:r>
      <w:r w:rsidR="00053F4B">
        <w:t>The reaction force</w:t>
      </w:r>
      <w:r w:rsidR="002B3D31">
        <w:t xml:space="preserve"> is shown in the left column</w:t>
      </w:r>
      <w:r w:rsidR="008F5A1B">
        <w:t xml:space="preserve">, </w:t>
      </w:r>
      <w:r w:rsidR="00053F4B">
        <w:t>the stress</w:t>
      </w:r>
      <w:r w:rsidR="00532A87">
        <w:t xml:space="preserve"> </w:t>
      </w:r>
      <w:r w:rsidR="002B3D31">
        <w:t>is shown in the center column</w:t>
      </w:r>
      <w:r w:rsidR="008F5A1B">
        <w:t>, and</w:t>
      </w:r>
      <w:r w:rsidR="00053F4B">
        <w:t xml:space="preserve"> the</w:t>
      </w:r>
      <w:r w:rsidR="008F5A1B">
        <w:t xml:space="preserve"> </w:t>
      </w:r>
      <w:r w:rsidR="002B3D31">
        <w:t>failure index is shown in the right column.</w:t>
      </w:r>
    </w:p>
    <w:p w14:paraId="45BF60CE" w14:textId="07A10152" w:rsidR="00967460" w:rsidRDefault="006D2EAA" w:rsidP="00967460">
      <w:pPr>
        <w:ind w:firstLine="0"/>
      </w:pPr>
      <w:r>
        <w:rPr>
          <w:noProof/>
        </w:rPr>
        <mc:AlternateContent>
          <mc:Choice Requires="wpg">
            <w:drawing>
              <wp:anchor distT="0" distB="0" distL="114300" distR="114300" simplePos="0" relativeHeight="251681792" behindDoc="0" locked="0" layoutInCell="1" allowOverlap="1" wp14:anchorId="6CCCA10F" wp14:editId="55BAD492">
                <wp:simplePos x="0" y="0"/>
                <wp:positionH relativeFrom="margin">
                  <wp:posOffset>415719</wp:posOffset>
                </wp:positionH>
                <wp:positionV relativeFrom="margin">
                  <wp:posOffset>-2059</wp:posOffset>
                </wp:positionV>
                <wp:extent cx="4297680" cy="2967355"/>
                <wp:effectExtent l="0" t="0" r="7620" b="4445"/>
                <wp:wrapTopAndBottom/>
                <wp:docPr id="12" name="Group 12"/>
                <wp:cNvGraphicFramePr/>
                <a:graphic xmlns:a="http://schemas.openxmlformats.org/drawingml/2006/main">
                  <a:graphicData uri="http://schemas.microsoft.com/office/word/2010/wordprocessingGroup">
                    <wpg:wgp>
                      <wpg:cNvGrpSpPr/>
                      <wpg:grpSpPr>
                        <a:xfrm>
                          <a:off x="0" y="0"/>
                          <a:ext cx="4297680" cy="2967355"/>
                          <a:chOff x="-283250" y="262002"/>
                          <a:chExt cx="4298054" cy="2828220"/>
                        </a:xfrm>
                      </wpg:grpSpPr>
                      <pic:pic xmlns:pic="http://schemas.openxmlformats.org/drawingml/2006/picture">
                        <pic:nvPicPr>
                          <pic:cNvPr id="9" name="Picture 9"/>
                          <pic:cNvPicPr>
                            <a:picLocks noChangeAspect="1"/>
                          </pic:cNvPicPr>
                        </pic:nvPicPr>
                        <pic:blipFill>
                          <a:blip r:embed="rId10"/>
                          <a:srcRect l="3039" r="3039"/>
                          <a:stretch/>
                        </pic:blipFill>
                        <pic:spPr bwMode="auto">
                          <a:xfrm>
                            <a:off x="374032" y="262002"/>
                            <a:ext cx="3372143" cy="2379736"/>
                          </a:xfrm>
                          <a:prstGeom prst="rect">
                            <a:avLst/>
                          </a:prstGeom>
                          <a:ln>
                            <a:noFill/>
                          </a:ln>
                          <a:extLst>
                            <a:ext uri="{53640926-AAD7-44D8-BBD7-CCE9431645EC}">
                              <a14:shadowObscured xmlns:a14="http://schemas.microsoft.com/office/drawing/2010/main"/>
                            </a:ext>
                          </a:extLst>
                        </pic:spPr>
                      </pic:pic>
                      <wps:wsp>
                        <wps:cNvPr id="11" name="Text Box 11"/>
                        <wps:cNvSpPr txBox="1"/>
                        <wps:spPr>
                          <a:xfrm>
                            <a:off x="-283250" y="2805827"/>
                            <a:ext cx="4298054" cy="284395"/>
                          </a:xfrm>
                          <a:prstGeom prst="rect">
                            <a:avLst/>
                          </a:prstGeom>
                          <a:solidFill>
                            <a:prstClr val="white"/>
                          </a:solidFill>
                          <a:ln>
                            <a:noFill/>
                          </a:ln>
                        </wps:spPr>
                        <wps:txbx>
                          <w:txbxContent>
                            <w:p w14:paraId="07305474" w14:textId="626EFA19" w:rsidR="00330FDA" w:rsidRPr="00842D79" w:rsidRDefault="00330FDA" w:rsidP="0059132D">
                              <w:pPr>
                                <w:pStyle w:val="Caption"/>
                                <w:rPr>
                                  <w:noProof/>
                                  <w:sz w:val="24"/>
                                  <w:szCs w:val="24"/>
                                </w:rPr>
                              </w:pPr>
                              <w:bookmarkStart w:id="5" w:name="_Ref133184410"/>
                              <w:r>
                                <w:t xml:space="preserve">Figure </w:t>
                              </w:r>
                              <w:r w:rsidR="00C163DB">
                                <w:fldChar w:fldCharType="begin"/>
                              </w:r>
                              <w:r w:rsidR="00C163DB">
                                <w:instrText xml:space="preserve"> SEQ Figu</w:instrText>
                              </w:r>
                              <w:r w:rsidR="00C163DB">
                                <w:instrText xml:space="preserve">re \* ARABIC </w:instrText>
                              </w:r>
                              <w:r w:rsidR="00C163DB">
                                <w:fldChar w:fldCharType="separate"/>
                              </w:r>
                              <w:r w:rsidR="0063380A">
                                <w:rPr>
                                  <w:noProof/>
                                </w:rPr>
                                <w:t>2</w:t>
                              </w:r>
                              <w:r w:rsidR="00C163DB">
                                <w:rPr>
                                  <w:noProof/>
                                </w:rPr>
                                <w:fldChar w:fldCharType="end"/>
                              </w:r>
                              <w:bookmarkEnd w:id="5"/>
                              <w:r w:rsidRPr="00F72736">
                                <w:t xml:space="preserve">:  Example wireframe plot for </w:t>
                              </w:r>
                              <w:r>
                                <w:t>a plate subjected to tensile loading</w:t>
                              </w:r>
                              <w:r w:rsidRPr="00F72736">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CCCA10F" id="Group 12" o:spid="_x0000_s1029" style="position:absolute;left:0;text-align:left;margin-left:32.75pt;margin-top:-.15pt;width:338.4pt;height:233.65pt;z-index:251681792;mso-position-horizontal-relative:margin;mso-position-vertical-relative:margin" coordorigin="-2832,2620" coordsize="42980,282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">
                <v:shape id="Picture 9" o:spid="_x0000_s1030" type="#_x0000_t75" style="position:absolute;left:3740;top:2620;width:33721;height:23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">
                  <v:imagedata r:id="rId11" o:title="" cropleft="1992f" cropright="1992f"/>
                </v:shape>
                <v:shape id="Text Box 11" o:spid="_x0000_s1031" type="#_x0000_t202" style="position:absolute;left:-2832;top:28058;width:42980;height:2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" stroked="f">
                  <v:textbox style="mso-fit-shape-to-text:t" inset="0,0,0,0">
                    <w:txbxContent>
                      <w:p w14:paraId="07305474" w14:textId="626EFA19" w:rsidR="00330FDA" w:rsidRPr="00842D79" w:rsidRDefault="00330FDA" w:rsidP="0059132D">
                        <w:pPr>
                          <w:pStyle w:val="Caption"/>
                          <w:rPr>
                            <w:noProof/>
                            <w:sz w:val="24"/>
                            <w:szCs w:val="24"/>
                          </w:rPr>
                        </w:pPr>
                        <w:bookmarkStart w:id="6" w:name="_Ref133184410"/>
                        <w:r>
                          <w:t xml:space="preserve">Figure </w:t>
                        </w:r>
                        <w:r w:rsidR="00C163DB">
                          <w:fldChar w:fldCharType="begin"/>
                        </w:r>
                        <w:r w:rsidR="00C163DB">
                          <w:instrText xml:space="preserve"> SEQ Figu</w:instrText>
                        </w:r>
                        <w:r w:rsidR="00C163DB">
                          <w:instrText xml:space="preserve">re \* ARABIC </w:instrText>
                        </w:r>
                        <w:r w:rsidR="00C163DB">
                          <w:fldChar w:fldCharType="separate"/>
                        </w:r>
                        <w:r w:rsidR="0063380A">
                          <w:rPr>
                            <w:noProof/>
                          </w:rPr>
                          <w:t>2</w:t>
                        </w:r>
                        <w:r w:rsidR="00C163DB">
                          <w:rPr>
                            <w:noProof/>
                          </w:rPr>
                          <w:fldChar w:fldCharType="end"/>
                        </w:r>
                        <w:bookmarkEnd w:id="6"/>
                        <w:r w:rsidRPr="00F72736">
                          <w:t xml:space="preserve">:  Example wireframe plot for </w:t>
                        </w:r>
                        <w:r>
                          <w:t>a plate subjected to tensile loading</w:t>
                        </w:r>
                        <w:r w:rsidRPr="00F72736">
                          <w:t>.</w:t>
                        </w:r>
                      </w:p>
                    </w:txbxContent>
                  </v:textbox>
                </v:shape>
                <w10:wrap type="topAndBottom" anchorx="margin" anchory="margin"/>
              </v:group>
            </w:pict>
          </mc:Fallback>
        </mc:AlternateContent>
      </w:r>
    </w:p>
    <w:p w14:paraId="181F7347" w14:textId="69837941" w:rsidR="00967460" w:rsidRDefault="00CF6DC3" w:rsidP="00967460">
      <w:pPr>
        <w:pStyle w:val="Heading2"/>
      </w:pPr>
      <w:r>
        <w:t>Pressure</w:t>
      </w:r>
      <w:r w:rsidR="00967460">
        <w:t xml:space="preserve"> </w:t>
      </w:r>
      <w:r>
        <w:t>Scenario</w:t>
      </w:r>
    </w:p>
    <w:p w14:paraId="3E34A03C" w14:textId="5073DAE2" w:rsidR="00684547" w:rsidRPr="00684547" w:rsidRDefault="00684547" w:rsidP="00684547"/>
    <w:p w14:paraId="7769C075" w14:textId="4A46C6F2" w:rsidR="00532A87" w:rsidRDefault="00532A87" w:rsidP="009854A0">
      <w:r>
        <w:t xml:space="preserve">Analysis results for the applied constant pressure load </w:t>
      </w:r>
      <w:r w:rsidR="00A2027E">
        <w:t>scenario</w:t>
      </w:r>
      <w:r>
        <w:t xml:space="preserve"> are shown in </w:t>
      </w:r>
      <w:r w:rsidR="00DF669F">
        <w:br/>
      </w:r>
      <w:r w:rsidR="00D875D4">
        <w:fldChar w:fldCharType="begin"/>
      </w:r>
      <w:r w:rsidR="00D875D4">
        <w:instrText xml:space="preserve"> REF _Ref133185143 \h </w:instrText>
      </w:r>
      <w:r w:rsidR="00D875D4">
        <w:fldChar w:fldCharType="separate"/>
      </w:r>
      <w:r w:rsidR="0063380A">
        <w:t xml:space="preserve">Figure </w:t>
      </w:r>
      <w:r w:rsidR="0063380A">
        <w:rPr>
          <w:noProof/>
        </w:rPr>
        <w:t>4</w:t>
      </w:r>
      <w:r w:rsidR="00D875D4">
        <w:fldChar w:fldCharType="end"/>
      </w:r>
      <w:r>
        <w:t xml:space="preserve">. Metrics of interest for the constant </w:t>
      </w:r>
      <w:r w:rsidR="00053F4B">
        <w:t xml:space="preserve">through-thickness-direction </w:t>
      </w:r>
      <w:r>
        <w:t>pressure loading scenario include the node-based minimum (or most negative) out-of-plane displacement</w:t>
      </w:r>
      <w:r w:rsidR="00053F4B">
        <w:t xml:space="preserve"> (U3)</w:t>
      </w:r>
      <w:r>
        <w:t>, the element-based maximum shell section average</w:t>
      </w:r>
      <w:r w:rsidR="00053F4B">
        <w:t xml:space="preserve"> stress in the global X-direction (SSAVG1)</w:t>
      </w:r>
      <w:r>
        <w:t>, and the section point-based maximum Tsai-Hill failure index.</w:t>
      </w:r>
      <w:r w:rsidR="009854A0">
        <w:t xml:space="preserve"> </w:t>
      </w:r>
      <w:r w:rsidR="00053F4B">
        <w:t>The displacement is shown in the left column, the stress is shown in the center column, and the failure index is shown in the right column</w:t>
      </w:r>
      <w:r>
        <w:t>.</w:t>
      </w:r>
    </w:p>
    <w:p w14:paraId="3105CD20" w14:textId="1C838F16" w:rsidR="00967460" w:rsidRDefault="00967460" w:rsidP="00967460">
      <w:pPr>
        <w:ind w:firstLine="0"/>
      </w:pPr>
    </w:p>
    <w:p w14:paraId="48B5C3D9" w14:textId="1CA540F0" w:rsidR="00967460" w:rsidRDefault="006A20C5" w:rsidP="00967460">
      <w:pPr>
        <w:pStyle w:val="Heading2"/>
      </w:pPr>
      <w:r>
        <w:t>Compression</w:t>
      </w:r>
      <w:r w:rsidR="00CF6DC3">
        <w:t xml:space="preserve"> Scenario</w:t>
      </w:r>
    </w:p>
    <w:p w14:paraId="3EC45A70" w14:textId="235F839C" w:rsidR="00684547" w:rsidRPr="00684547" w:rsidRDefault="00684547" w:rsidP="00684547"/>
    <w:p w14:paraId="63D00FF8" w14:textId="3E7FF5DA" w:rsidR="009F5BED" w:rsidRDefault="009F5BED" w:rsidP="009854A0">
      <w:r>
        <w:t xml:space="preserve">Analysis results for the axial compression buckling load </w:t>
      </w:r>
      <w:r w:rsidR="00E17B4C">
        <w:t>scenario</w:t>
      </w:r>
      <w:r>
        <w:t xml:space="preserve"> in the form of eigenvalue analyses are shown in </w:t>
      </w:r>
      <w:r w:rsidR="00CB286A">
        <w:fldChar w:fldCharType="begin"/>
      </w:r>
      <w:r w:rsidR="00CB286A">
        <w:instrText xml:space="preserve"> REF _Ref133186886 \h </w:instrText>
      </w:r>
      <w:r w:rsidR="00CB286A">
        <w:fldChar w:fldCharType="separate"/>
      </w:r>
      <w:r w:rsidR="0063380A">
        <w:t xml:space="preserve">Figure </w:t>
      </w:r>
      <w:r w:rsidR="0063380A">
        <w:rPr>
          <w:noProof/>
        </w:rPr>
        <w:t>5</w:t>
      </w:r>
      <w:r w:rsidR="00CB286A">
        <w:fldChar w:fldCharType="end"/>
      </w:r>
      <w:r>
        <w:t>. Metrics of interest for the axial compression loading scenario include the first three converged, estimated buckling loads as calculated from the predicted eigenvalues.</w:t>
      </w:r>
      <w:r w:rsidR="009854A0">
        <w:t xml:space="preserve"> </w:t>
      </w:r>
      <w:r>
        <w:t xml:space="preserve">The estimated buckling loads are obtained by taking the product of the applied compressive shell edge load of 1.0 </w:t>
      </w:r>
      <w:proofErr w:type="spellStart"/>
      <w:r w:rsidR="00D22611">
        <w:t>lb</w:t>
      </w:r>
      <w:proofErr w:type="spellEnd"/>
      <w:r>
        <w:t>/in., the length of the edge over which the load is applied, 24 in.</w:t>
      </w:r>
      <w:r w:rsidR="00053F4B">
        <w:t>,</w:t>
      </w:r>
      <w:r>
        <w:t xml:space="preserve"> and the predicted eigenvalue.</w:t>
      </w:r>
      <w:r w:rsidR="009854A0">
        <w:t xml:space="preserve"> T</w:t>
      </w:r>
      <w:r>
        <w:t>he first estimated buckling load, P</w:t>
      </w:r>
      <w:r w:rsidRPr="009854A0">
        <w:rPr>
          <w:vertAlign w:val="subscript"/>
        </w:rPr>
        <w:t>cr1</w:t>
      </w:r>
      <w:r>
        <w:t>, is shown in the left column</w:t>
      </w:r>
      <w:r w:rsidR="00053F4B">
        <w:t>, t</w:t>
      </w:r>
      <w:r w:rsidR="008047EF">
        <w:t>he second estimated buckling load, P</w:t>
      </w:r>
      <w:r w:rsidR="008047EF" w:rsidRPr="009854A0">
        <w:rPr>
          <w:vertAlign w:val="subscript"/>
        </w:rPr>
        <w:t>cr2</w:t>
      </w:r>
      <w:r w:rsidR="008047EF">
        <w:t xml:space="preserve">, </w:t>
      </w:r>
      <w:r>
        <w:t>is shown in the center column</w:t>
      </w:r>
      <w:r w:rsidR="00053F4B">
        <w:t>, and t</w:t>
      </w:r>
      <w:r>
        <w:t xml:space="preserve">he </w:t>
      </w:r>
      <w:r w:rsidR="008047EF">
        <w:t>third estimated buckling load, P</w:t>
      </w:r>
      <w:r w:rsidR="008047EF" w:rsidRPr="009854A0">
        <w:rPr>
          <w:vertAlign w:val="subscript"/>
        </w:rPr>
        <w:t>cr3</w:t>
      </w:r>
      <w:r w:rsidR="008047EF">
        <w:t xml:space="preserve">, is shown in </w:t>
      </w:r>
      <w:r>
        <w:t>the right column.</w:t>
      </w:r>
    </w:p>
    <w:p w14:paraId="3A19F161" w14:textId="63AAB29D" w:rsidR="00967460" w:rsidRDefault="00967460" w:rsidP="00967460">
      <w:pPr>
        <w:ind w:firstLine="0"/>
      </w:pPr>
    </w:p>
    <w:p w14:paraId="193C5E39" w14:textId="38271BE7" w:rsidR="00967460" w:rsidRDefault="00967460" w:rsidP="00967460">
      <w:pPr>
        <w:pStyle w:val="Heading2"/>
      </w:pPr>
      <w:r>
        <w:t>Computational Efficiency</w:t>
      </w:r>
    </w:p>
    <w:p w14:paraId="5115403A" w14:textId="3BABBDFA" w:rsidR="00684547" w:rsidRPr="00684547" w:rsidRDefault="00684547" w:rsidP="00684547"/>
    <w:p w14:paraId="3C347BDF" w14:textId="68D72827" w:rsidR="00F330AD" w:rsidRDefault="00997B39" w:rsidP="00326296">
      <w:r>
        <w:t xml:space="preserve">The number of seconds each analysis took to complete the preprocessing step is shown in </w:t>
      </w:r>
      <w:r w:rsidR="00CB286A">
        <w:fldChar w:fldCharType="begin"/>
      </w:r>
      <w:r w:rsidR="00CB286A">
        <w:instrText xml:space="preserve"> REF _Ref133187149 \h </w:instrText>
      </w:r>
      <w:r w:rsidR="00CB286A">
        <w:fldChar w:fldCharType="separate"/>
      </w:r>
      <w:r w:rsidR="0063380A">
        <w:t xml:space="preserve">Figure </w:t>
      </w:r>
      <w:r w:rsidR="0063380A">
        <w:rPr>
          <w:noProof/>
        </w:rPr>
        <w:t>6</w:t>
      </w:r>
      <w:r w:rsidR="00CB286A">
        <w:fldChar w:fldCharType="end"/>
      </w:r>
      <w:r>
        <w:t>.</w:t>
      </w:r>
      <w:r w:rsidR="00326296">
        <w:t xml:space="preserve"> </w:t>
      </w:r>
      <w:r>
        <w:t>The plot is consistent with the previous loading scenario plots with fiber-rounding and element-size parameters on the horizontal axes.</w:t>
      </w:r>
      <w:r w:rsidR="00326296">
        <w:t xml:space="preserve"> </w:t>
      </w:r>
      <w:r>
        <w:t xml:space="preserve">All vertical axes are the same metric of preprocessing time in seconds, but the data are shown in a </w:t>
      </w:r>
      <w:r>
        <w:lastRenderedPageBreak/>
        <w:t xml:space="preserve">logarithmic scale due to </w:t>
      </w:r>
      <w:r w:rsidR="00E17B4C">
        <w:t>its</w:t>
      </w:r>
      <w:r>
        <w:t xml:space="preserve"> nonlinear nature</w:t>
      </w:r>
      <w:r w:rsidR="00E17B4C">
        <w:t>.</w:t>
      </w:r>
      <w:r w:rsidR="00326296">
        <w:t xml:space="preserve"> </w:t>
      </w:r>
      <w:r w:rsidR="00E17B4C">
        <w:t xml:space="preserve">The preprocessing time in seconds for the tensile loading scenario is shown in the left column, for the applied constant pressure loading scenario in the center column, and for the axial compression buckling load scenario in the right column. </w:t>
      </w:r>
      <w:r w:rsidR="00CE3937">
        <w:t>An expected</w:t>
      </w:r>
      <w:r w:rsidR="00E17B4C">
        <w:t xml:space="preserve"> change in preprocessing time due to the element-size refinement </w:t>
      </w:r>
      <w:r w:rsidR="00CE3937">
        <w:t>is observed</w:t>
      </w:r>
      <w:r w:rsidR="00E17B4C">
        <w:t xml:space="preserve">, </w:t>
      </w:r>
      <w:r w:rsidR="0083314B">
        <w:t xml:space="preserve">and a </w:t>
      </w:r>
      <w:r w:rsidR="00E17B4C">
        <w:t xml:space="preserve">change in the preprocessing time due to </w:t>
      </w:r>
      <w:r w:rsidR="0034511D">
        <w:rPr>
          <w:noProof/>
        </w:rPr>
        <mc:AlternateContent>
          <mc:Choice Requires="wpg">
            <w:drawing>
              <wp:anchor distT="0" distB="0" distL="114300" distR="114300" simplePos="0" relativeHeight="251687936" behindDoc="0" locked="0" layoutInCell="1" allowOverlap="1" wp14:anchorId="24E862BE" wp14:editId="5273946E">
                <wp:simplePos x="0" y="0"/>
                <wp:positionH relativeFrom="margin">
                  <wp:align>center</wp:align>
                </wp:positionH>
                <wp:positionV relativeFrom="margin">
                  <wp:align>top</wp:align>
                </wp:positionV>
                <wp:extent cx="5347335" cy="6840855"/>
                <wp:effectExtent l="0" t="0" r="5715" b="0"/>
                <wp:wrapTopAndBottom/>
                <wp:docPr id="30" name="Group 30"/>
                <wp:cNvGraphicFramePr/>
                <a:graphic xmlns:a="http://schemas.openxmlformats.org/drawingml/2006/main">
                  <a:graphicData uri="http://schemas.microsoft.com/office/word/2010/wordprocessingGroup">
                    <wpg:wgp>
                      <wpg:cNvGrpSpPr/>
                      <wpg:grpSpPr>
                        <a:xfrm>
                          <a:off x="0" y="0"/>
                          <a:ext cx="5347335" cy="6840855"/>
                          <a:chOff x="97315" y="56355"/>
                          <a:chExt cx="5347968" cy="6841490"/>
                        </a:xfrm>
                      </wpg:grpSpPr>
                      <wpg:grpSp>
                        <wpg:cNvPr id="17" name="Group 17"/>
                        <wpg:cNvGrpSpPr/>
                        <wpg:grpSpPr>
                          <a:xfrm>
                            <a:off x="97315" y="56355"/>
                            <a:ext cx="5347968" cy="6841490"/>
                            <a:chOff x="0" y="270"/>
                            <a:chExt cx="5347968" cy="6841855"/>
                          </a:xfrm>
                        </wpg:grpSpPr>
                        <wpg:grpSp>
                          <wpg:cNvPr id="14" name="Group 14"/>
                          <wpg:cNvGrpSpPr/>
                          <wpg:grpSpPr>
                            <a:xfrm>
                              <a:off x="0" y="270"/>
                              <a:ext cx="5347968" cy="6841855"/>
                              <a:chOff x="0" y="270"/>
                              <a:chExt cx="5347968" cy="6841855"/>
                            </a:xfrm>
                          </wpg:grpSpPr>
                          <pic:pic xmlns:pic="http://schemas.openxmlformats.org/drawingml/2006/picture">
                            <pic:nvPicPr>
                              <pic:cNvPr id="3" name="Picture 3"/>
                              <pic:cNvPicPr>
                                <a:picLocks noChangeAspect="1"/>
                              </pic:cNvPicPr>
                            </pic:nvPicPr>
                            <pic:blipFill>
                              <a:blip r:embed="rId12"/>
                              <a:srcRect/>
                              <a:stretch/>
                            </pic:blipFill>
                            <pic:spPr>
                              <a:xfrm>
                                <a:off x="209548" y="270"/>
                                <a:ext cx="5138420" cy="6487255"/>
                              </a:xfrm>
                              <a:prstGeom prst="rect">
                                <a:avLst/>
                              </a:prstGeom>
                            </pic:spPr>
                          </pic:pic>
                          <wps:wsp>
                            <wps:cNvPr id="13" name="Text Box 13"/>
                            <wps:cNvSpPr txBox="1"/>
                            <wps:spPr>
                              <a:xfrm>
                                <a:off x="0" y="6543675"/>
                                <a:ext cx="5138420" cy="298450"/>
                              </a:xfrm>
                              <a:prstGeom prst="rect">
                                <a:avLst/>
                              </a:prstGeom>
                              <a:solidFill>
                                <a:prstClr val="white"/>
                              </a:solidFill>
                              <a:ln>
                                <a:noFill/>
                              </a:ln>
                            </wps:spPr>
                            <wps:txbx>
                              <w:txbxContent>
                                <w:p w14:paraId="0410A1F9" w14:textId="28715047" w:rsidR="00330FDA" w:rsidRPr="00E54BB1" w:rsidRDefault="00330FDA" w:rsidP="00A2027E">
                                  <w:pPr>
                                    <w:pStyle w:val="Caption"/>
                                    <w:rPr>
                                      <w:noProof/>
                                      <w:sz w:val="24"/>
                                      <w:szCs w:val="24"/>
                                    </w:rPr>
                                  </w:pPr>
                                  <w:bookmarkStart w:id="7" w:name="_Ref133185004"/>
                                  <w:r>
                                    <w:t xml:space="preserve">Figure </w:t>
                                  </w:r>
                                  <w:r w:rsidR="00C163DB">
                                    <w:fldChar w:fldCharType="begin"/>
                                  </w:r>
                                  <w:r w:rsidR="00C163DB">
                                    <w:instrText xml:space="preserve"> SEQ Figure \* ARABIC </w:instrText>
                                  </w:r>
                                  <w:r w:rsidR="00C163DB">
                                    <w:fldChar w:fldCharType="separate"/>
                                  </w:r>
                                  <w:r w:rsidR="0063380A">
                                    <w:rPr>
                                      <w:noProof/>
                                    </w:rPr>
                                    <w:t>3</w:t>
                                  </w:r>
                                  <w:r w:rsidR="00C163DB">
                                    <w:rPr>
                                      <w:noProof/>
                                    </w:rPr>
                                    <w:fldChar w:fldCharType="end"/>
                                  </w:r>
                                  <w:bookmarkEnd w:id="7"/>
                                  <w:r>
                                    <w:t>:  Axial tension loading resul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17" name="Text Box 2"/>
                          <wps:cNvSpPr txBox="1">
                            <a:spLocks noChangeArrowheads="1"/>
                          </wps:cNvSpPr>
                          <wps:spPr bwMode="auto">
                            <a:xfrm>
                              <a:off x="238125" y="6200775"/>
                              <a:ext cx="4696380" cy="276264"/>
                            </a:xfrm>
                            <a:prstGeom prst="rect">
                              <a:avLst/>
                            </a:prstGeom>
                            <a:solidFill>
                              <a:srgbClr val="FFFFFF"/>
                            </a:solidFill>
                            <a:ln w="9525">
                              <a:noFill/>
                              <a:miter lim="800000"/>
                              <a:headEnd/>
                              <a:tailEnd/>
                            </a:ln>
                          </wps:spPr>
                          <wps:txbx>
                            <w:txbxContent>
                              <w:p w14:paraId="6D63E79F" w14:textId="015A306B" w:rsidR="00330FDA" w:rsidRDefault="00330FDA" w:rsidP="00053F4B">
                                <w:pPr>
                                  <w:ind w:firstLine="0"/>
                                </w:pPr>
                                <w:r>
                                  <w:t>Reaction Force (kip)</w:t>
                                </w:r>
                                <w:r>
                                  <w:tab/>
                                </w:r>
                                <w:r>
                                  <w:tab/>
                                  <w:t xml:space="preserve">   Stress (</w:t>
                                </w:r>
                                <w:proofErr w:type="spellStart"/>
                                <w:r>
                                  <w:t>ksi</w:t>
                                </w:r>
                                <w:proofErr w:type="spellEnd"/>
                                <w:r>
                                  <w:t>)</w:t>
                                </w:r>
                                <w:r>
                                  <w:tab/>
                                </w:r>
                                <w:r>
                                  <w:tab/>
                                </w:r>
                                <w:r>
                                  <w:tab/>
                                  <w:t xml:space="preserve">  </w:t>
                                </w:r>
                                <w:r w:rsidRPr="00D875D4">
                                  <w:t>Index</w:t>
                                </w:r>
                              </w:p>
                            </w:txbxContent>
                          </wps:txbx>
                          <wps:bodyPr rot="0" vert="horz" wrap="square" lIns="91440" tIns="45720" rIns="91440" bIns="45720" anchor="t" anchorCtr="0">
                            <a:spAutoFit/>
                          </wps:bodyPr>
                        </wps:wsp>
                      </wpg:grpSp>
                      <wps:wsp>
                        <wps:cNvPr id="10" name="Text Box 2"/>
                        <wps:cNvSpPr txBox="1">
                          <a:spLocks noChangeArrowheads="1"/>
                        </wps:cNvSpPr>
                        <wps:spPr bwMode="auto">
                          <a:xfrm rot="16200000">
                            <a:off x="-2649376" y="3018009"/>
                            <a:ext cx="5852160" cy="197170"/>
                          </a:xfrm>
                          <a:prstGeom prst="rect">
                            <a:avLst/>
                          </a:prstGeom>
                          <a:solidFill>
                            <a:srgbClr val="FFFFFF"/>
                          </a:solidFill>
                          <a:ln w="9525">
                            <a:noFill/>
                            <a:miter lim="800000"/>
                            <a:headEnd/>
                            <a:tailEnd/>
                          </a:ln>
                        </wps:spPr>
                        <wps:txbx>
                          <w:txbxContent>
                            <w:p w14:paraId="2A4720F3" w14:textId="413A529E" w:rsidR="00330FDA" w:rsidRDefault="00330FDA" w:rsidP="00971F2B">
                              <w:pPr>
                                <w:jc w:val="left"/>
                              </w:pPr>
                              <w:r>
                                <w:t>Design E</w:t>
                              </w:r>
                              <w:r>
                                <w:tab/>
                                <w:t xml:space="preserve">              Design D</w:t>
                              </w:r>
                              <w:r>
                                <w:tab/>
                                <w:t xml:space="preserve">           Design C</w:t>
                              </w:r>
                              <w:r>
                                <w:tab/>
                                <w:t xml:space="preserve">      Design B</w:t>
                              </w:r>
                              <w:r>
                                <w:tab/>
                                <w:t xml:space="preserve">               Design A</w:t>
                              </w:r>
                            </w:p>
                          </w:txbxContent>
                        </wps:txbx>
                        <wps:bodyPr rot="0" vert="horz" wrap="square" lIns="0" tIns="0" rIns="0" bIns="0" anchor="ctr" anchorCtr="0">
                          <a:noAutofit/>
                        </wps:bodyPr>
                      </wps:wsp>
                    </wpg:wgp>
                  </a:graphicData>
                </a:graphic>
                <wp14:sizeRelH relativeFrom="margin">
                  <wp14:pctWidth>0</wp14:pctWidth>
                </wp14:sizeRelH>
                <wp14:sizeRelV relativeFrom="margin">
                  <wp14:pctHeight>0</wp14:pctHeight>
                </wp14:sizeRelV>
              </wp:anchor>
            </w:drawing>
          </mc:Choice>
          <mc:Fallback>
            <w:pict>
              <v:group w14:anchorId="24E862BE" id="Group 30" o:spid="_x0000_s1032" style="position:absolute;left:0;text-align:left;margin-left:0;margin-top:0;width:421.05pt;height:538.65pt;z-index:251687936;mso-position-horizontal:center;mso-position-horizontal-relative:margin;mso-position-vertical:top;mso-position-vertical-relative:margin;mso-width-relative:margin;mso-height-relative:margin" coordorigin="973,563" coordsize="53479,684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">
                <v:group id="Group 17" o:spid="_x0000_s1033" style="position:absolute;left:973;top:563;width:53479;height:68415" coordorigin=",2" coordsize="53479,68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group id="Group 14" o:spid="_x0000_s1034" style="position:absolute;top:2;width:53479;height:68419" coordorigin=",2" coordsize="53479,68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Picture 3" o:spid="_x0000_s1035" type="#_x0000_t75" style="position:absolute;left:2095;top:2;width:51384;height:648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">
                      <v:imagedata r:id="rId13" o:title=""/>
                    </v:shape>
                    <v:shape id="Text Box 13" o:spid="_x0000_s1036" type="#_x0000_t202" style="position:absolute;top:65436;width:51384;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" stroked="f">
                      <v:textbox style="mso-fit-shape-to-text:t" inset="0,0,0,0">
                        <w:txbxContent>
                          <w:p w14:paraId="0410A1F9" w14:textId="28715047" w:rsidR="00330FDA" w:rsidRPr="00E54BB1" w:rsidRDefault="00330FDA" w:rsidP="00A2027E">
                            <w:pPr>
                              <w:pStyle w:val="Caption"/>
                              <w:rPr>
                                <w:noProof/>
                                <w:sz w:val="24"/>
                                <w:szCs w:val="24"/>
                              </w:rPr>
                            </w:pPr>
                            <w:bookmarkStart w:id="8" w:name="_Ref133185004"/>
                            <w:r>
                              <w:t xml:space="preserve">Figure </w:t>
                            </w:r>
                            <w:r w:rsidR="00C163DB">
                              <w:fldChar w:fldCharType="begin"/>
                            </w:r>
                            <w:r w:rsidR="00C163DB">
                              <w:instrText xml:space="preserve"> SEQ Figure \* ARABIC </w:instrText>
                            </w:r>
                            <w:r w:rsidR="00C163DB">
                              <w:fldChar w:fldCharType="separate"/>
                            </w:r>
                            <w:r w:rsidR="0063380A">
                              <w:rPr>
                                <w:noProof/>
                              </w:rPr>
                              <w:t>3</w:t>
                            </w:r>
                            <w:r w:rsidR="00C163DB">
                              <w:rPr>
                                <w:noProof/>
                              </w:rPr>
                              <w:fldChar w:fldCharType="end"/>
                            </w:r>
                            <w:bookmarkEnd w:id="8"/>
                            <w:r>
                              <w:t>:  Axial tension loading results.</w:t>
                            </w:r>
                          </w:p>
                        </w:txbxContent>
                      </v:textbox>
                    </v:shape>
                  </v:group>
                  <v:shape id="Text Box 2" o:spid="_x0000_s1037" type="#_x0000_t202" style="position:absolute;left:2381;top:62007;width:46964;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" stroked="f">
                    <v:textbox style="mso-fit-shape-to-text:t">
                      <w:txbxContent>
                        <w:p w14:paraId="6D63E79F" w14:textId="015A306B" w:rsidR="00330FDA" w:rsidRDefault="00330FDA" w:rsidP="00053F4B">
                          <w:pPr>
                            <w:ind w:firstLine="0"/>
                          </w:pPr>
                          <w:r>
                            <w:t>Reaction Force (kip)</w:t>
                          </w:r>
                          <w:r>
                            <w:tab/>
                          </w:r>
                          <w:r>
                            <w:tab/>
                            <w:t xml:space="preserve">   Stress (</w:t>
                          </w:r>
                          <w:proofErr w:type="spellStart"/>
                          <w:r>
                            <w:t>ksi</w:t>
                          </w:r>
                          <w:proofErr w:type="spellEnd"/>
                          <w:r>
                            <w:t>)</w:t>
                          </w:r>
                          <w:r>
                            <w:tab/>
                          </w:r>
                          <w:r>
                            <w:tab/>
                          </w:r>
                          <w:r>
                            <w:tab/>
                            <w:t xml:space="preserve">  </w:t>
                          </w:r>
                          <w:r w:rsidRPr="00D875D4">
                            <w:t>Index</w:t>
                          </w:r>
                        </w:p>
                      </w:txbxContent>
                    </v:textbox>
                  </v:shape>
                </v:group>
                <v:shape id="Text Box 2" o:spid="_x0000_s1038" type="#_x0000_t202" style="position:absolute;left:-26494;top:30180;width:58521;height:197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" stroked="f">
                  <v:textbox inset="0,0,0,0">
                    <w:txbxContent>
                      <w:p w14:paraId="2A4720F3" w14:textId="413A529E" w:rsidR="00330FDA" w:rsidRDefault="00330FDA" w:rsidP="00971F2B">
                        <w:pPr>
                          <w:jc w:val="left"/>
                        </w:pPr>
                        <w:r>
                          <w:t>Design E</w:t>
                        </w:r>
                        <w:r>
                          <w:tab/>
                          <w:t xml:space="preserve">              Design D</w:t>
                        </w:r>
                        <w:r>
                          <w:tab/>
                          <w:t xml:space="preserve">           Design C</w:t>
                        </w:r>
                        <w:r>
                          <w:tab/>
                          <w:t xml:space="preserve">      Design B</w:t>
                        </w:r>
                        <w:r>
                          <w:tab/>
                          <w:t xml:space="preserve">               Design A</w:t>
                        </w:r>
                      </w:p>
                    </w:txbxContent>
                  </v:textbox>
                </v:shape>
                <w10:wrap type="topAndBottom" anchorx="margin" anchory="margin"/>
              </v:group>
            </w:pict>
          </mc:Fallback>
        </mc:AlternateContent>
      </w:r>
      <w:r w:rsidR="00E17B4C">
        <w:t xml:space="preserve">the fiber-rounding </w:t>
      </w:r>
      <w:r w:rsidR="00CE3937">
        <w:t>was also observed</w:t>
      </w:r>
      <w:r w:rsidR="00E17B4C">
        <w:t>.</w:t>
      </w:r>
      <w:r w:rsidR="00326296">
        <w:t xml:space="preserve"> </w:t>
      </w:r>
    </w:p>
    <w:p w14:paraId="2CC8210D" w14:textId="7B9EFDD1" w:rsidR="00E17B4C" w:rsidRDefault="00F330AD" w:rsidP="00326296">
      <w:r>
        <w:t>In</w:t>
      </w:r>
      <w:r w:rsidR="00E17B4C">
        <w:t xml:space="preserve"> addition to the grouping of fiber angles, the Python script used to conduct the fiber-rounding </w:t>
      </w:r>
      <w:r w:rsidR="00CE3937">
        <w:t xml:space="preserve">was </w:t>
      </w:r>
      <w:r w:rsidR="00E17B4C">
        <w:t xml:space="preserve">also </w:t>
      </w:r>
      <w:r w:rsidR="00CE3937">
        <w:t xml:space="preserve">used to </w:t>
      </w:r>
      <w:r w:rsidR="00E17B4C">
        <w:t>remove duplicate shell section definitions from the</w:t>
      </w:r>
      <w:r w:rsidR="006D2EAA">
        <w:t xml:space="preserve"> </w:t>
      </w:r>
      <w:r w:rsidR="00E17B4C">
        <w:t>output of ATSCOOL.</w:t>
      </w:r>
      <w:r w:rsidR="00326296">
        <w:t xml:space="preserve"> </w:t>
      </w:r>
      <w:r w:rsidR="00E17B4C">
        <w:t xml:space="preserve">As the preprocessing step in Abaqus is conducted on a single </w:t>
      </w:r>
      <w:r w:rsidR="00E17B4C">
        <w:lastRenderedPageBreak/>
        <w:t>computer processing unit (CPU) regardless of the number of CPUs specified for the solver, a bottleneck in the computational efficiency at preprocessing</w:t>
      </w:r>
      <w:r w:rsidR="00CE3937">
        <w:t xml:space="preserve"> was discovered</w:t>
      </w:r>
      <w:r w:rsidR="00E17B4C">
        <w:t>.</w:t>
      </w:r>
      <w:r w:rsidR="00326296">
        <w:t xml:space="preserve"> </w:t>
      </w:r>
      <w:r w:rsidR="00E17B4C">
        <w:t>Reducing the number of unique shell section definitions from the ATSCOOL</w:t>
      </w:r>
      <w:r w:rsidR="006D2EAA">
        <w:t xml:space="preserve"> </w:t>
      </w:r>
      <w:r w:rsidR="00E17B4C">
        <w:t xml:space="preserve">output </w:t>
      </w:r>
      <w:r w:rsidR="006D2EAA">
        <w:t xml:space="preserve">B </w:t>
      </w:r>
      <w:r w:rsidR="00E17B4C">
        <w:t>whether the fiber angles are rounded to certain values (as in the results for 0.01, 0.1, 1.0, 2.5, and 7.5</w:t>
      </w:r>
      <w:r w:rsidR="0023431A">
        <w:t xml:space="preserve"> deg</w:t>
      </w:r>
      <w:r w:rsidR="00E17B4C">
        <w:t xml:space="preserve">) </w:t>
      </w:r>
      <w:r w:rsidR="0034511D">
        <w:rPr>
          <w:noProof/>
        </w:rPr>
        <mc:AlternateContent>
          <mc:Choice Requires="wpg">
            <w:drawing>
              <wp:anchor distT="0" distB="0" distL="114300" distR="114300" simplePos="0" relativeHeight="251691008" behindDoc="0" locked="0" layoutInCell="1" allowOverlap="1" wp14:anchorId="09EC9DD6" wp14:editId="3712148E">
                <wp:simplePos x="0" y="0"/>
                <wp:positionH relativeFrom="margin">
                  <wp:align>center</wp:align>
                </wp:positionH>
                <wp:positionV relativeFrom="margin">
                  <wp:align>top</wp:align>
                </wp:positionV>
                <wp:extent cx="5274310" cy="6861175"/>
                <wp:effectExtent l="0" t="0" r="2540" b="0"/>
                <wp:wrapTopAndBottom/>
                <wp:docPr id="32" name="Group 32"/>
                <wp:cNvGraphicFramePr/>
                <a:graphic xmlns:a="http://schemas.openxmlformats.org/drawingml/2006/main">
                  <a:graphicData uri="http://schemas.microsoft.com/office/word/2010/wordprocessingGroup">
                    <wpg:wgp>
                      <wpg:cNvGrpSpPr/>
                      <wpg:grpSpPr>
                        <a:xfrm>
                          <a:off x="0" y="0"/>
                          <a:ext cx="5274310" cy="6861175"/>
                          <a:chOff x="0" y="0"/>
                          <a:chExt cx="5274611" cy="6861175"/>
                        </a:xfrm>
                      </wpg:grpSpPr>
                      <wpg:grpSp>
                        <wpg:cNvPr id="19" name="Group 19"/>
                        <wpg:cNvGrpSpPr/>
                        <wpg:grpSpPr>
                          <a:xfrm>
                            <a:off x="82848" y="0"/>
                            <a:ext cx="5191763" cy="6861175"/>
                            <a:chOff x="0" y="270"/>
                            <a:chExt cx="5191989" cy="6860905"/>
                          </a:xfrm>
                        </wpg:grpSpPr>
                        <wpg:grpSp>
                          <wpg:cNvPr id="16" name="Group 16"/>
                          <wpg:cNvGrpSpPr/>
                          <wpg:grpSpPr>
                            <a:xfrm>
                              <a:off x="5938" y="270"/>
                              <a:ext cx="5186051" cy="6860905"/>
                              <a:chOff x="0" y="270"/>
                              <a:chExt cx="5186051" cy="6860905"/>
                            </a:xfrm>
                          </wpg:grpSpPr>
                          <pic:pic xmlns:pic="http://schemas.openxmlformats.org/drawingml/2006/picture">
                            <pic:nvPicPr>
                              <pic:cNvPr id="4" name="Picture 4"/>
                              <pic:cNvPicPr>
                                <a:picLocks noChangeAspect="1"/>
                              </pic:cNvPicPr>
                            </pic:nvPicPr>
                            <pic:blipFill>
                              <a:blip r:embed="rId14"/>
                              <a:srcRect/>
                              <a:stretch/>
                            </pic:blipFill>
                            <pic:spPr>
                              <a:xfrm>
                                <a:off x="47629" y="270"/>
                                <a:ext cx="5138422" cy="6487255"/>
                              </a:xfrm>
                              <a:prstGeom prst="rect">
                                <a:avLst/>
                              </a:prstGeom>
                            </pic:spPr>
                          </pic:pic>
                          <wps:wsp>
                            <wps:cNvPr id="15" name="Text Box 15"/>
                            <wps:cNvSpPr txBox="1"/>
                            <wps:spPr>
                              <a:xfrm>
                                <a:off x="0" y="6562725"/>
                                <a:ext cx="5138420" cy="298450"/>
                              </a:xfrm>
                              <a:prstGeom prst="rect">
                                <a:avLst/>
                              </a:prstGeom>
                              <a:solidFill>
                                <a:prstClr val="white"/>
                              </a:solidFill>
                              <a:ln>
                                <a:noFill/>
                              </a:ln>
                            </wps:spPr>
                            <wps:txbx>
                              <w:txbxContent>
                                <w:p w14:paraId="7DEBAC7C" w14:textId="4ACBD629" w:rsidR="00330FDA" w:rsidRPr="000F6B4D" w:rsidRDefault="00330FDA" w:rsidP="00D875D4">
                                  <w:pPr>
                                    <w:pStyle w:val="Caption"/>
                                    <w:rPr>
                                      <w:noProof/>
                                      <w:sz w:val="24"/>
                                      <w:szCs w:val="24"/>
                                    </w:rPr>
                                  </w:pPr>
                                  <w:bookmarkStart w:id="9" w:name="_Ref133185143"/>
                                  <w:r>
                                    <w:t xml:space="preserve">Figure </w:t>
                                  </w:r>
                                  <w:r w:rsidR="00C163DB">
                                    <w:fldChar w:fldCharType="begin"/>
                                  </w:r>
                                  <w:r w:rsidR="00C163DB">
                                    <w:instrText xml:space="preserve"> SEQ Figure \* ARABIC </w:instrText>
                                  </w:r>
                                  <w:r w:rsidR="00C163DB">
                                    <w:fldChar w:fldCharType="separate"/>
                                  </w:r>
                                  <w:r w:rsidR="0063380A">
                                    <w:rPr>
                                      <w:noProof/>
                                    </w:rPr>
                                    <w:t>4</w:t>
                                  </w:r>
                                  <w:r w:rsidR="00C163DB">
                                    <w:rPr>
                                      <w:noProof/>
                                    </w:rPr>
                                    <w:fldChar w:fldCharType="end"/>
                                  </w:r>
                                  <w:bookmarkEnd w:id="9"/>
                                  <w:r>
                                    <w:t>:  Constant through-thickness-direction pressure loading resul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8" name="Text Box 2"/>
                          <wps:cNvSpPr txBox="1">
                            <a:spLocks noChangeArrowheads="1"/>
                          </wps:cNvSpPr>
                          <wps:spPr bwMode="auto">
                            <a:xfrm>
                              <a:off x="0" y="6222670"/>
                              <a:ext cx="4695825" cy="275590"/>
                            </a:xfrm>
                            <a:prstGeom prst="rect">
                              <a:avLst/>
                            </a:prstGeom>
                            <a:solidFill>
                              <a:srgbClr val="FFFFFF"/>
                            </a:solidFill>
                            <a:ln w="9525">
                              <a:noFill/>
                              <a:miter lim="800000"/>
                              <a:headEnd/>
                              <a:tailEnd/>
                            </a:ln>
                          </wps:spPr>
                          <wps:txbx>
                            <w:txbxContent>
                              <w:p w14:paraId="1D3A5C58" w14:textId="755BC1CB" w:rsidR="00330FDA" w:rsidRDefault="00330FDA" w:rsidP="00FF72C1">
                                <w:r>
                                  <w:t>Displacement (in.)</w:t>
                                </w:r>
                                <w:r>
                                  <w:tab/>
                                </w:r>
                                <w:r>
                                  <w:tab/>
                                  <w:t xml:space="preserve">   Stress (</w:t>
                                </w:r>
                                <w:proofErr w:type="spellStart"/>
                                <w:r>
                                  <w:t>ksi</w:t>
                                </w:r>
                                <w:proofErr w:type="spellEnd"/>
                                <w:r>
                                  <w:t>)</w:t>
                                </w:r>
                                <w:r>
                                  <w:tab/>
                                </w:r>
                                <w:r>
                                  <w:tab/>
                                </w:r>
                                <w:r>
                                  <w:tab/>
                                  <w:t xml:space="preserve">  </w:t>
                                </w:r>
                                <w:r w:rsidRPr="00D875D4">
                                  <w:t>Index</w:t>
                                </w:r>
                              </w:p>
                            </w:txbxContent>
                          </wps:txbx>
                          <wps:bodyPr rot="0" vert="horz" wrap="square" lIns="91440" tIns="45720" rIns="91440" bIns="45720" anchor="t" anchorCtr="0">
                            <a:spAutoFit/>
                          </wps:bodyPr>
                        </wps:wsp>
                      </wpg:grpSp>
                      <wps:wsp>
                        <wps:cNvPr id="31" name="Text Box 2"/>
                        <wps:cNvSpPr txBox="1">
                          <a:spLocks noChangeArrowheads="1"/>
                        </wps:cNvSpPr>
                        <wps:spPr bwMode="auto">
                          <a:xfrm rot="16200000">
                            <a:off x="-2827039" y="3005137"/>
                            <a:ext cx="5851237" cy="197159"/>
                          </a:xfrm>
                          <a:prstGeom prst="rect">
                            <a:avLst/>
                          </a:prstGeom>
                          <a:solidFill>
                            <a:srgbClr val="FFFFFF"/>
                          </a:solidFill>
                          <a:ln w="9525">
                            <a:noFill/>
                            <a:miter lim="800000"/>
                            <a:headEnd/>
                            <a:tailEnd/>
                          </a:ln>
                        </wps:spPr>
                        <wps:txbx>
                          <w:txbxContent>
                            <w:p w14:paraId="6C7BEA93" w14:textId="77777777" w:rsidR="00330FDA" w:rsidRDefault="00330FDA" w:rsidP="00653ED6">
                              <w:pPr>
                                <w:jc w:val="left"/>
                              </w:pPr>
                              <w:r>
                                <w:t>Design E</w:t>
                              </w:r>
                              <w:r>
                                <w:tab/>
                                <w:t xml:space="preserve">              Design D</w:t>
                              </w:r>
                              <w:r>
                                <w:tab/>
                                <w:t xml:space="preserve">           Design C</w:t>
                              </w:r>
                              <w:r>
                                <w:tab/>
                                <w:t xml:space="preserve">      Design B</w:t>
                              </w:r>
                              <w:r>
                                <w:tab/>
                                <w:t xml:space="preserve">               Design A</w:t>
                              </w:r>
                            </w:p>
                          </w:txbxContent>
                        </wps:txbx>
                        <wps:bodyPr rot="0" vert="horz" wrap="square" lIns="0" tIns="0" rIns="0" bIns="0" anchor="ctr" anchorCtr="0">
                          <a:noAutofit/>
                        </wps:bodyPr>
                      </wps:wsp>
                    </wpg:wgp>
                  </a:graphicData>
                </a:graphic>
                <wp14:sizeRelH relativeFrom="margin">
                  <wp14:pctWidth>0</wp14:pctWidth>
                </wp14:sizeRelH>
              </wp:anchor>
            </w:drawing>
          </mc:Choice>
          <mc:Fallback>
            <w:pict>
              <v:group w14:anchorId="09EC9DD6" id="Group 32" o:spid="_x0000_s1039" style="position:absolute;left:0;text-align:left;margin-left:0;margin-top:0;width:415.3pt;height:540.25pt;z-index:251691008;mso-position-horizontal:center;mso-position-horizontal-relative:margin;mso-position-vertical:top;mso-position-vertical-relative:margin;mso-width-relative:margin" coordsize="52746,686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">
                <v:group id="Group 19" o:spid="_x0000_s1040" style="position:absolute;left:828;width:51918;height:68611" coordorigin=",2" coordsize="51919,686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16" o:spid="_x0000_s1041" style="position:absolute;left:59;top:2;width:51860;height:68609" coordorigin=",2" coordsize="51860,686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Picture 4" o:spid="_x0000_s1042" type="#_x0000_t75" style="position:absolute;left:476;top:2;width:51384;height:648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">
                      <v:imagedata r:id="rId15" o:title=""/>
                    </v:shape>
                    <v:shape id="Text Box 15" o:spid="_x0000_s1043" type="#_x0000_t202" style="position:absolute;top:65627;width:51384;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14:paraId="7DEBAC7C" w14:textId="4ACBD629" w:rsidR="00330FDA" w:rsidRPr="000F6B4D" w:rsidRDefault="00330FDA" w:rsidP="00D875D4">
                            <w:pPr>
                              <w:pStyle w:val="Caption"/>
                              <w:rPr>
                                <w:noProof/>
                                <w:sz w:val="24"/>
                                <w:szCs w:val="24"/>
                              </w:rPr>
                            </w:pPr>
                            <w:bookmarkStart w:id="10" w:name="_Ref133185143"/>
                            <w:r>
                              <w:t xml:space="preserve">Figure </w:t>
                            </w:r>
                            <w:r w:rsidR="00C163DB">
                              <w:fldChar w:fldCharType="begin"/>
                            </w:r>
                            <w:r w:rsidR="00C163DB">
                              <w:instrText xml:space="preserve"> SEQ Figure \* ARABIC </w:instrText>
                            </w:r>
                            <w:r w:rsidR="00C163DB">
                              <w:fldChar w:fldCharType="separate"/>
                            </w:r>
                            <w:r w:rsidR="0063380A">
                              <w:rPr>
                                <w:noProof/>
                              </w:rPr>
                              <w:t>4</w:t>
                            </w:r>
                            <w:r w:rsidR="00C163DB">
                              <w:rPr>
                                <w:noProof/>
                              </w:rPr>
                              <w:fldChar w:fldCharType="end"/>
                            </w:r>
                            <w:bookmarkEnd w:id="10"/>
                            <w:r>
                              <w:t>:  Constant through-thickness-direction pressure loading results.</w:t>
                            </w:r>
                          </w:p>
                        </w:txbxContent>
                      </v:textbox>
                    </v:shape>
                  </v:group>
                  <v:shape id="Text Box 2" o:spid="_x0000_s1044" type="#_x0000_t202" style="position:absolute;top:62226;width:46958;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" stroked="f">
                    <v:textbox style="mso-fit-shape-to-text:t">
                      <w:txbxContent>
                        <w:p w14:paraId="1D3A5C58" w14:textId="755BC1CB" w:rsidR="00330FDA" w:rsidRDefault="00330FDA" w:rsidP="00FF72C1">
                          <w:r>
                            <w:t>Displacement (in.)</w:t>
                          </w:r>
                          <w:r>
                            <w:tab/>
                          </w:r>
                          <w:r>
                            <w:tab/>
                            <w:t xml:space="preserve">   Stress (</w:t>
                          </w:r>
                          <w:proofErr w:type="spellStart"/>
                          <w:r>
                            <w:t>ksi</w:t>
                          </w:r>
                          <w:proofErr w:type="spellEnd"/>
                          <w:r>
                            <w:t>)</w:t>
                          </w:r>
                          <w:r>
                            <w:tab/>
                          </w:r>
                          <w:r>
                            <w:tab/>
                          </w:r>
                          <w:r>
                            <w:tab/>
                            <w:t xml:space="preserve">  </w:t>
                          </w:r>
                          <w:r w:rsidRPr="00D875D4">
                            <w:t>Index</w:t>
                          </w:r>
                        </w:p>
                      </w:txbxContent>
                    </v:textbox>
                  </v:shape>
                </v:group>
                <v:shape id="Text Box 2" o:spid="_x0000_s1045" type="#_x0000_t202" style="position:absolute;left:-28271;top:30051;width:58513;height:197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" stroked="f">
                  <v:textbox inset="0,0,0,0">
                    <w:txbxContent>
                      <w:p w14:paraId="6C7BEA93" w14:textId="77777777" w:rsidR="00330FDA" w:rsidRDefault="00330FDA" w:rsidP="00653ED6">
                        <w:pPr>
                          <w:jc w:val="left"/>
                        </w:pPr>
                        <w:r>
                          <w:t>Design E</w:t>
                        </w:r>
                        <w:r>
                          <w:tab/>
                          <w:t xml:space="preserve">              Design D</w:t>
                        </w:r>
                        <w:r>
                          <w:tab/>
                          <w:t xml:space="preserve">           Design C</w:t>
                        </w:r>
                        <w:r>
                          <w:tab/>
                          <w:t xml:space="preserve">      Design B</w:t>
                        </w:r>
                        <w:r>
                          <w:tab/>
                          <w:t xml:space="preserve">               Design A</w:t>
                        </w:r>
                      </w:p>
                    </w:txbxContent>
                  </v:textbox>
                </v:shape>
                <w10:wrap type="topAndBottom" anchorx="margin" anchory="margin"/>
              </v:group>
            </w:pict>
          </mc:Fallback>
        </mc:AlternateContent>
      </w:r>
      <w:r w:rsidR="00E17B4C">
        <w:t>or unmodified (as in the result for G) by removing duplicate shell section definitions</w:t>
      </w:r>
      <w:r w:rsidR="00EE015F">
        <w:t xml:space="preserve"> results in dramatically reduced time spent at the preprocessing step. Data for the number of unique shell section definitions and </w:t>
      </w:r>
      <w:r w:rsidR="0023431A">
        <w:t xml:space="preserve">the </w:t>
      </w:r>
      <w:r w:rsidR="00053F4B">
        <w:t>ratio of modified</w:t>
      </w:r>
      <w:r w:rsidR="0023431A">
        <w:t>-to-total</w:t>
      </w:r>
      <w:r w:rsidR="00053F4B">
        <w:t xml:space="preserve"> shell section definitions </w:t>
      </w:r>
      <w:r w:rsidR="00EE015F">
        <w:t xml:space="preserve">are shown in </w:t>
      </w:r>
      <w:r w:rsidR="002B6193">
        <w:fldChar w:fldCharType="begin"/>
      </w:r>
      <w:r w:rsidR="002B6193">
        <w:instrText xml:space="preserve"> REF _Ref133187356 \h </w:instrText>
      </w:r>
      <w:r w:rsidR="002B6193">
        <w:fldChar w:fldCharType="separate"/>
      </w:r>
      <w:r w:rsidR="0063380A">
        <w:t xml:space="preserve">Figure </w:t>
      </w:r>
      <w:r w:rsidR="0063380A">
        <w:rPr>
          <w:noProof/>
        </w:rPr>
        <w:t>7</w:t>
      </w:r>
      <w:r w:rsidR="002B6193">
        <w:fldChar w:fldCharType="end"/>
      </w:r>
      <w:r w:rsidR="00EE015F">
        <w:t xml:space="preserve">. The count of unique shell section definitions is shown in the left column, and the </w:t>
      </w:r>
      <w:r w:rsidR="0023431A">
        <w:t xml:space="preserve">ratio of modified-to-total shell section </w:t>
      </w:r>
      <w:r w:rsidR="0023431A">
        <w:lastRenderedPageBreak/>
        <w:t xml:space="preserve">definitions </w:t>
      </w:r>
      <w:r w:rsidR="00326296">
        <w:t xml:space="preserve">is shown </w:t>
      </w:r>
      <w:r w:rsidR="0034511D">
        <w:rPr>
          <w:noProof/>
        </w:rPr>
        <mc:AlternateContent>
          <mc:Choice Requires="wpg">
            <w:drawing>
              <wp:anchor distT="0" distB="0" distL="114300" distR="114300" simplePos="0" relativeHeight="251694080" behindDoc="0" locked="0" layoutInCell="1" allowOverlap="1" wp14:anchorId="68372586" wp14:editId="4BAB6832">
                <wp:simplePos x="0" y="0"/>
                <wp:positionH relativeFrom="margin">
                  <wp:posOffset>-41275</wp:posOffset>
                </wp:positionH>
                <wp:positionV relativeFrom="margin">
                  <wp:posOffset>0</wp:posOffset>
                </wp:positionV>
                <wp:extent cx="5320665" cy="6822440"/>
                <wp:effectExtent l="0" t="0" r="0" b="0"/>
                <wp:wrapTopAndBottom/>
                <wp:docPr id="34" name="Group 34"/>
                <wp:cNvGraphicFramePr/>
                <a:graphic xmlns:a="http://schemas.openxmlformats.org/drawingml/2006/main">
                  <a:graphicData uri="http://schemas.microsoft.com/office/word/2010/wordprocessingGroup">
                    <wpg:wgp>
                      <wpg:cNvGrpSpPr/>
                      <wpg:grpSpPr>
                        <a:xfrm>
                          <a:off x="0" y="0"/>
                          <a:ext cx="5320665" cy="6822440"/>
                          <a:chOff x="16167" y="0"/>
                          <a:chExt cx="5321304" cy="6822440"/>
                        </a:xfrm>
                      </wpg:grpSpPr>
                      <wpg:grpSp>
                        <wpg:cNvPr id="23" name="Group 23"/>
                        <wpg:cNvGrpSpPr/>
                        <wpg:grpSpPr>
                          <a:xfrm>
                            <a:off x="16167" y="0"/>
                            <a:ext cx="5321304" cy="6822440"/>
                            <a:chOff x="0" y="270"/>
                            <a:chExt cx="5321304" cy="6822805"/>
                          </a:xfrm>
                        </wpg:grpSpPr>
                        <wpg:grpSp>
                          <wpg:cNvPr id="22" name="Group 22"/>
                          <wpg:cNvGrpSpPr/>
                          <wpg:grpSpPr>
                            <a:xfrm>
                              <a:off x="0" y="270"/>
                              <a:ext cx="5321304" cy="6822805"/>
                              <a:chOff x="0" y="270"/>
                              <a:chExt cx="5321304" cy="6822805"/>
                            </a:xfrm>
                          </wpg:grpSpPr>
                          <pic:pic xmlns:pic="http://schemas.openxmlformats.org/drawingml/2006/picture">
                            <pic:nvPicPr>
                              <pic:cNvPr id="5" name="Picture 5"/>
                              <pic:cNvPicPr>
                                <a:picLocks noChangeAspect="1"/>
                              </pic:cNvPicPr>
                            </pic:nvPicPr>
                            <pic:blipFill>
                              <a:blip r:embed="rId16"/>
                              <a:srcRect/>
                              <a:stretch/>
                            </pic:blipFill>
                            <pic:spPr>
                              <a:xfrm>
                                <a:off x="182884" y="270"/>
                                <a:ext cx="5138420" cy="6487255"/>
                              </a:xfrm>
                              <a:prstGeom prst="rect">
                                <a:avLst/>
                              </a:prstGeom>
                            </pic:spPr>
                          </pic:pic>
                          <wps:wsp>
                            <wps:cNvPr id="20" name="Text Box 20"/>
                            <wps:cNvSpPr txBox="1"/>
                            <wps:spPr>
                              <a:xfrm>
                                <a:off x="0" y="6524625"/>
                                <a:ext cx="5138420" cy="298450"/>
                              </a:xfrm>
                              <a:prstGeom prst="rect">
                                <a:avLst/>
                              </a:prstGeom>
                              <a:solidFill>
                                <a:prstClr val="white"/>
                              </a:solidFill>
                              <a:ln>
                                <a:noFill/>
                              </a:ln>
                            </wps:spPr>
                            <wps:txbx>
                              <w:txbxContent>
                                <w:p w14:paraId="5DE6E7B7" w14:textId="012B969D" w:rsidR="00330FDA" w:rsidRPr="00022E16" w:rsidRDefault="00330FDA" w:rsidP="00F330AD">
                                  <w:pPr>
                                    <w:pStyle w:val="Caption"/>
                                    <w:rPr>
                                      <w:noProof/>
                                      <w:sz w:val="24"/>
                                      <w:szCs w:val="24"/>
                                    </w:rPr>
                                  </w:pPr>
                                  <w:bookmarkStart w:id="11" w:name="_Ref133186886"/>
                                  <w:r>
                                    <w:t xml:space="preserve">Figure </w:t>
                                  </w:r>
                                  <w:r w:rsidR="00C163DB">
                                    <w:fldChar w:fldCharType="begin"/>
                                  </w:r>
                                  <w:r w:rsidR="00C163DB">
                                    <w:instrText xml:space="preserve"> SEQ Figure \* ARABIC </w:instrText>
                                  </w:r>
                                  <w:r w:rsidR="00C163DB">
                                    <w:fldChar w:fldCharType="separate"/>
                                  </w:r>
                                  <w:r w:rsidR="0063380A">
                                    <w:rPr>
                                      <w:noProof/>
                                    </w:rPr>
                                    <w:t>5</w:t>
                                  </w:r>
                                  <w:r w:rsidR="00C163DB">
                                    <w:rPr>
                                      <w:noProof/>
                                    </w:rPr>
                                    <w:fldChar w:fldCharType="end"/>
                                  </w:r>
                                  <w:bookmarkEnd w:id="11"/>
                                  <w:r>
                                    <w:t>:  Axial compression resul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1" name="Text Box 2"/>
                          <wps:cNvSpPr txBox="1">
                            <a:spLocks noChangeArrowheads="1"/>
                          </wps:cNvSpPr>
                          <wps:spPr bwMode="auto">
                            <a:xfrm>
                              <a:off x="0" y="6172200"/>
                              <a:ext cx="4695190" cy="275590"/>
                            </a:xfrm>
                            <a:prstGeom prst="rect">
                              <a:avLst/>
                            </a:prstGeom>
                            <a:solidFill>
                              <a:srgbClr val="FFFFFF"/>
                            </a:solidFill>
                            <a:ln w="9525">
                              <a:noFill/>
                              <a:miter lim="800000"/>
                              <a:headEnd/>
                              <a:tailEnd/>
                            </a:ln>
                          </wps:spPr>
                          <wps:txbx>
                            <w:txbxContent>
                              <w:p w14:paraId="3E1B9850" w14:textId="47AF93A3" w:rsidR="00330FDA" w:rsidRDefault="00330FDA" w:rsidP="00F330AD">
                                <w:pPr>
                                  <w:ind w:firstLine="720"/>
                                </w:pPr>
                                <w:r>
                                  <w:t>P</w:t>
                                </w:r>
                                <w:r>
                                  <w:rPr>
                                    <w:vertAlign w:val="subscript"/>
                                  </w:rPr>
                                  <w:t>cr1</w:t>
                                </w:r>
                                <w:r>
                                  <w:t xml:space="preserve"> (kip)</w:t>
                                </w:r>
                                <w:r>
                                  <w:tab/>
                                </w:r>
                                <w:r>
                                  <w:tab/>
                                  <w:t xml:space="preserve">     P</w:t>
                                </w:r>
                                <w:r>
                                  <w:rPr>
                                    <w:vertAlign w:val="subscript"/>
                                  </w:rPr>
                                  <w:t>cr2</w:t>
                                </w:r>
                                <w:r>
                                  <w:t xml:space="preserve"> (kip)</w:t>
                                </w:r>
                                <w:r>
                                  <w:tab/>
                                </w:r>
                                <w:r>
                                  <w:tab/>
                                </w:r>
                                <w:r>
                                  <w:tab/>
                                  <w:t>P</w:t>
                                </w:r>
                                <w:r>
                                  <w:rPr>
                                    <w:vertAlign w:val="subscript"/>
                                  </w:rPr>
                                  <w:t>cr3</w:t>
                                </w:r>
                                <w:r>
                                  <w:t xml:space="preserve"> (kip)</w:t>
                                </w:r>
                              </w:p>
                            </w:txbxContent>
                          </wps:txbx>
                          <wps:bodyPr rot="0" vert="horz" wrap="square" lIns="91440" tIns="45720" rIns="91440" bIns="45720" anchor="t" anchorCtr="0">
                            <a:spAutoFit/>
                          </wps:bodyPr>
                        </wps:wsp>
                      </wpg:grpSp>
                      <wps:wsp>
                        <wps:cNvPr id="33" name="Text Box 2"/>
                        <wps:cNvSpPr txBox="1">
                          <a:spLocks noChangeArrowheads="1"/>
                        </wps:cNvSpPr>
                        <wps:spPr bwMode="auto">
                          <a:xfrm rot="16200000">
                            <a:off x="-2758461" y="2957512"/>
                            <a:ext cx="5851237" cy="197148"/>
                          </a:xfrm>
                          <a:prstGeom prst="rect">
                            <a:avLst/>
                          </a:prstGeom>
                          <a:solidFill>
                            <a:srgbClr val="FFFFFF"/>
                          </a:solidFill>
                          <a:ln w="9525">
                            <a:noFill/>
                            <a:miter lim="800000"/>
                            <a:headEnd/>
                            <a:tailEnd/>
                          </a:ln>
                        </wps:spPr>
                        <wps:txbx>
                          <w:txbxContent>
                            <w:p w14:paraId="0849959A" w14:textId="77777777" w:rsidR="00330FDA" w:rsidRDefault="00330FDA" w:rsidP="00653ED6">
                              <w:pPr>
                                <w:jc w:val="left"/>
                              </w:pPr>
                              <w:r>
                                <w:t>Design E</w:t>
                              </w:r>
                              <w:r>
                                <w:tab/>
                                <w:t xml:space="preserve">              Design D</w:t>
                              </w:r>
                              <w:r>
                                <w:tab/>
                                <w:t xml:space="preserve">           Design C</w:t>
                              </w:r>
                              <w:r>
                                <w:tab/>
                                <w:t xml:space="preserve">      Design B</w:t>
                              </w:r>
                              <w:r>
                                <w:tab/>
                                <w:t xml:space="preserve">               Design A</w:t>
                              </w:r>
                            </w:p>
                          </w:txbxContent>
                        </wps:txbx>
                        <wps:bodyPr rot="0" vert="horz" wrap="square" lIns="0" tIns="0" rIns="0" bIns="0" anchor="ctr" anchorCtr="0">
                          <a:noAutofit/>
                        </wps:bodyPr>
                      </wps:wsp>
                    </wpg:wgp>
                  </a:graphicData>
                </a:graphic>
                <wp14:sizeRelH relativeFrom="margin">
                  <wp14:pctWidth>0</wp14:pctWidth>
                </wp14:sizeRelH>
              </wp:anchor>
            </w:drawing>
          </mc:Choice>
          <mc:Fallback>
            <w:pict>
              <v:group w14:anchorId="68372586" id="Group 34" o:spid="_x0000_s1046" style="position:absolute;left:0;text-align:left;margin-left:-3.25pt;margin-top:0;width:418.95pt;height:537.2pt;z-index:251694080;mso-position-horizontal-relative:margin;mso-position-vertical-relative:margin;mso-width-relative:margin" coordorigin="161" coordsize="53213,682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">
                <v:group id="Group 23" o:spid="_x0000_s1047" style="position:absolute;left:161;width:53213;height:68224" coordorigin=",2" coordsize="53213,682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group id="Group 22" o:spid="_x0000_s1048" style="position:absolute;top:2;width:53213;height:68228" coordorigin=",2" coordsize="53213,682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Picture 5" o:spid="_x0000_s1049" type="#_x0000_t75" style="position:absolute;left:1828;top:2;width:51385;height:648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">
                      <v:imagedata r:id="rId17" o:title=""/>
                    </v:shape>
                    <v:shape id="Text Box 20" o:spid="_x0000_s1050" type="#_x0000_t202" style="position:absolute;top:65246;width:51384;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" stroked="f">
                      <v:textbox style="mso-fit-shape-to-text:t" inset="0,0,0,0">
                        <w:txbxContent>
                          <w:p w14:paraId="5DE6E7B7" w14:textId="012B969D" w:rsidR="00330FDA" w:rsidRPr="00022E16" w:rsidRDefault="00330FDA" w:rsidP="00F330AD">
                            <w:pPr>
                              <w:pStyle w:val="Caption"/>
                              <w:rPr>
                                <w:noProof/>
                                <w:sz w:val="24"/>
                                <w:szCs w:val="24"/>
                              </w:rPr>
                            </w:pPr>
                            <w:bookmarkStart w:id="12" w:name="_Ref133186886"/>
                            <w:r>
                              <w:t xml:space="preserve">Figure </w:t>
                            </w:r>
                            <w:r w:rsidR="00C163DB">
                              <w:fldChar w:fldCharType="begin"/>
                            </w:r>
                            <w:r w:rsidR="00C163DB">
                              <w:instrText xml:space="preserve"> SEQ Figure \* ARABIC </w:instrText>
                            </w:r>
                            <w:r w:rsidR="00C163DB">
                              <w:fldChar w:fldCharType="separate"/>
                            </w:r>
                            <w:r w:rsidR="0063380A">
                              <w:rPr>
                                <w:noProof/>
                              </w:rPr>
                              <w:t>5</w:t>
                            </w:r>
                            <w:r w:rsidR="00C163DB">
                              <w:rPr>
                                <w:noProof/>
                              </w:rPr>
                              <w:fldChar w:fldCharType="end"/>
                            </w:r>
                            <w:bookmarkEnd w:id="12"/>
                            <w:r>
                              <w:t>:  Axial compression results.</w:t>
                            </w:r>
                          </w:p>
                        </w:txbxContent>
                      </v:textbox>
                    </v:shape>
                  </v:group>
                  <v:shape id="Text Box 2" o:spid="_x0000_s1051" type="#_x0000_t202" style="position:absolute;top:61722;width:46951;height:2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" stroked="f">
                    <v:textbox style="mso-fit-shape-to-text:t">
                      <w:txbxContent>
                        <w:p w14:paraId="3E1B9850" w14:textId="47AF93A3" w:rsidR="00330FDA" w:rsidRDefault="00330FDA" w:rsidP="00F330AD">
                          <w:pPr>
                            <w:ind w:firstLine="720"/>
                          </w:pPr>
                          <w:r>
                            <w:t>P</w:t>
                          </w:r>
                          <w:r>
                            <w:rPr>
                              <w:vertAlign w:val="subscript"/>
                            </w:rPr>
                            <w:t>cr1</w:t>
                          </w:r>
                          <w:r>
                            <w:t xml:space="preserve"> (kip)</w:t>
                          </w:r>
                          <w:r>
                            <w:tab/>
                          </w:r>
                          <w:r>
                            <w:tab/>
                            <w:t xml:space="preserve">     P</w:t>
                          </w:r>
                          <w:r>
                            <w:rPr>
                              <w:vertAlign w:val="subscript"/>
                            </w:rPr>
                            <w:t>cr2</w:t>
                          </w:r>
                          <w:r>
                            <w:t xml:space="preserve"> (kip)</w:t>
                          </w:r>
                          <w:r>
                            <w:tab/>
                          </w:r>
                          <w:r>
                            <w:tab/>
                          </w:r>
                          <w:r>
                            <w:tab/>
                            <w:t>P</w:t>
                          </w:r>
                          <w:r>
                            <w:rPr>
                              <w:vertAlign w:val="subscript"/>
                            </w:rPr>
                            <w:t>cr3</w:t>
                          </w:r>
                          <w:r>
                            <w:t xml:space="preserve"> (kip)</w:t>
                          </w:r>
                        </w:p>
                      </w:txbxContent>
                    </v:textbox>
                  </v:shape>
                </v:group>
                <v:shape id="Text Box 2" o:spid="_x0000_s1052" type="#_x0000_t202" style="position:absolute;left:-27586;top:29575;width:58513;height:197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" stroked="f">
                  <v:textbox inset="0,0,0,0">
                    <w:txbxContent>
                      <w:p w14:paraId="0849959A" w14:textId="77777777" w:rsidR="00330FDA" w:rsidRDefault="00330FDA" w:rsidP="00653ED6">
                        <w:pPr>
                          <w:jc w:val="left"/>
                        </w:pPr>
                        <w:r>
                          <w:t>Design E</w:t>
                        </w:r>
                        <w:r>
                          <w:tab/>
                          <w:t xml:space="preserve">              Design D</w:t>
                        </w:r>
                        <w:r>
                          <w:tab/>
                          <w:t xml:space="preserve">           Design C</w:t>
                        </w:r>
                        <w:r>
                          <w:tab/>
                          <w:t xml:space="preserve">      Design B</w:t>
                        </w:r>
                        <w:r>
                          <w:tab/>
                          <w:t xml:space="preserve">               Design A</w:t>
                        </w:r>
                      </w:p>
                    </w:txbxContent>
                  </v:textbox>
                </v:shape>
                <w10:wrap type="topAndBottom" anchorx="margin" anchory="margin"/>
              </v:group>
            </w:pict>
          </mc:Fallback>
        </mc:AlternateContent>
      </w:r>
      <w:r w:rsidR="00326296">
        <w:t xml:space="preserve">in the right column. Since the </w:t>
      </w:r>
      <w:r w:rsidR="005D4BFB">
        <w:t>B</w:t>
      </w:r>
      <w:r w:rsidR="00326296">
        <w:t xml:space="preserve"> analyses</w:t>
      </w:r>
      <w:r w:rsidR="0023431A">
        <w:t xml:space="preserve"> </w:t>
      </w:r>
      <w:r w:rsidR="00326296">
        <w:t xml:space="preserve">have zero modified shell section definitions, the </w:t>
      </w:r>
      <w:r w:rsidR="0023431A">
        <w:t>ratio</w:t>
      </w:r>
      <w:r w:rsidR="00326296">
        <w:t xml:space="preserve"> is equal to zero in the right column.</w:t>
      </w:r>
    </w:p>
    <w:p w14:paraId="7ACEA38C" w14:textId="530C46BB" w:rsidR="00997B39" w:rsidRDefault="00997B39" w:rsidP="002B6193"/>
    <w:p w14:paraId="35576CF6" w14:textId="77777777" w:rsidR="00967460" w:rsidRDefault="00967460" w:rsidP="00106E7D">
      <w:pPr>
        <w:ind w:firstLine="0"/>
      </w:pPr>
    </w:p>
    <w:p w14:paraId="77EECAF9" w14:textId="78BE34EA" w:rsidR="00241CDD" w:rsidRDefault="00241CDD" w:rsidP="00241CDD">
      <w:pPr>
        <w:pStyle w:val="Heading1"/>
      </w:pPr>
      <w:r>
        <w:t>DISCUSSION</w:t>
      </w:r>
    </w:p>
    <w:p w14:paraId="3400F7FC" w14:textId="609608D0" w:rsidR="00684547" w:rsidRPr="00684547" w:rsidRDefault="00684547" w:rsidP="00684547"/>
    <w:p w14:paraId="79517797" w14:textId="3FCE6E16" w:rsidR="00F61746" w:rsidRDefault="003A786D" w:rsidP="00AA631E">
      <w:r>
        <w:t>While specific values may be inferred from the results, the overall intent of the discussion is focused on general trends as the element size, fiber-rounding, and RC parameters vary.</w:t>
      </w:r>
      <w:r w:rsidR="00AA631E">
        <w:t xml:space="preserve"> </w:t>
      </w:r>
      <w:r>
        <w:t xml:space="preserve">Fairly consistent trends are observed both within individual loading </w:t>
      </w:r>
      <w:r w:rsidR="0034511D">
        <w:rPr>
          <w:noProof/>
        </w:rPr>
        <w:lastRenderedPageBreak/>
        <mc:AlternateContent>
          <mc:Choice Requires="wpg">
            <w:drawing>
              <wp:anchor distT="0" distB="0" distL="114300" distR="114300" simplePos="0" relativeHeight="251697152" behindDoc="0" locked="0" layoutInCell="1" allowOverlap="1" wp14:anchorId="06C41B49" wp14:editId="09C9337D">
                <wp:simplePos x="0" y="0"/>
                <wp:positionH relativeFrom="margin">
                  <wp:align>center</wp:align>
                </wp:positionH>
                <wp:positionV relativeFrom="margin">
                  <wp:align>top</wp:align>
                </wp:positionV>
                <wp:extent cx="5347335" cy="6841490"/>
                <wp:effectExtent l="0" t="0" r="5715" b="0"/>
                <wp:wrapTopAndBottom/>
                <wp:docPr id="36" name="Group 36"/>
                <wp:cNvGraphicFramePr/>
                <a:graphic xmlns:a="http://schemas.openxmlformats.org/drawingml/2006/main">
                  <a:graphicData uri="http://schemas.microsoft.com/office/word/2010/wordprocessingGroup">
                    <wpg:wgp>
                      <wpg:cNvGrpSpPr/>
                      <wpg:grpSpPr>
                        <a:xfrm>
                          <a:off x="0" y="0"/>
                          <a:ext cx="5347335" cy="6841490"/>
                          <a:chOff x="0" y="0"/>
                          <a:chExt cx="5347932" cy="6841490"/>
                        </a:xfrm>
                      </wpg:grpSpPr>
                      <wpg:grpSp>
                        <wpg:cNvPr id="27" name="Group 27"/>
                        <wpg:cNvGrpSpPr/>
                        <wpg:grpSpPr>
                          <a:xfrm>
                            <a:off x="0" y="0"/>
                            <a:ext cx="5347932" cy="6841490"/>
                            <a:chOff x="0" y="0"/>
                            <a:chExt cx="5347932" cy="6841490"/>
                          </a:xfrm>
                        </wpg:grpSpPr>
                        <wpg:grpSp>
                          <wpg:cNvPr id="25" name="Group 25"/>
                          <wpg:cNvGrpSpPr/>
                          <wpg:grpSpPr>
                            <a:xfrm>
                              <a:off x="0" y="0"/>
                              <a:ext cx="5347932" cy="6841490"/>
                              <a:chOff x="0" y="0"/>
                              <a:chExt cx="5347932" cy="6841490"/>
                            </a:xfrm>
                          </wpg:grpSpPr>
                          <pic:pic xmlns:pic="http://schemas.openxmlformats.org/drawingml/2006/picture">
                            <pic:nvPicPr>
                              <pic:cNvPr id="6" name="Picture 6"/>
                              <pic:cNvPicPr>
                                <a:picLocks noChangeAspect="1"/>
                              </pic:cNvPicPr>
                            </pic:nvPicPr>
                            <pic:blipFill>
                              <a:blip r:embed="rId18"/>
                              <a:srcRect/>
                              <a:stretch/>
                            </pic:blipFill>
                            <pic:spPr>
                              <a:xfrm>
                                <a:off x="209588" y="0"/>
                                <a:ext cx="5138344" cy="6487160"/>
                              </a:xfrm>
                              <a:prstGeom prst="rect">
                                <a:avLst/>
                              </a:prstGeom>
                            </pic:spPr>
                          </pic:pic>
                          <wps:wsp>
                            <wps:cNvPr id="24" name="Text Box 24"/>
                            <wps:cNvSpPr txBox="1"/>
                            <wps:spPr>
                              <a:xfrm>
                                <a:off x="0" y="6543040"/>
                                <a:ext cx="5138420" cy="298450"/>
                              </a:xfrm>
                              <a:prstGeom prst="rect">
                                <a:avLst/>
                              </a:prstGeom>
                              <a:solidFill>
                                <a:prstClr val="white"/>
                              </a:solidFill>
                              <a:ln>
                                <a:noFill/>
                              </a:ln>
                            </wps:spPr>
                            <wps:txbx>
                              <w:txbxContent>
                                <w:p w14:paraId="58ADA7EC" w14:textId="192D4BA1" w:rsidR="00330FDA" w:rsidRPr="00445B9D" w:rsidRDefault="00330FDA" w:rsidP="00CB286A">
                                  <w:pPr>
                                    <w:pStyle w:val="Caption"/>
                                    <w:rPr>
                                      <w:sz w:val="24"/>
                                      <w:szCs w:val="24"/>
                                    </w:rPr>
                                  </w:pPr>
                                  <w:bookmarkStart w:id="13" w:name="_Ref133187149"/>
                                  <w:r>
                                    <w:t xml:space="preserve">Figure </w:t>
                                  </w:r>
                                  <w:r w:rsidR="00C163DB">
                                    <w:fldChar w:fldCharType="begin"/>
                                  </w:r>
                                  <w:r w:rsidR="00C163DB">
                                    <w:instrText xml:space="preserve"> SEQ Figure \* ARABIC </w:instrText>
                                  </w:r>
                                  <w:r w:rsidR="00C163DB">
                                    <w:fldChar w:fldCharType="separate"/>
                                  </w:r>
                                  <w:r w:rsidR="0063380A">
                                    <w:rPr>
                                      <w:noProof/>
                                    </w:rPr>
                                    <w:t>6</w:t>
                                  </w:r>
                                  <w:r w:rsidR="00C163DB">
                                    <w:rPr>
                                      <w:noProof/>
                                    </w:rPr>
                                    <w:fldChar w:fldCharType="end"/>
                                  </w:r>
                                  <w:bookmarkEnd w:id="13"/>
                                  <w:r>
                                    <w:t>:  Preprocessing time for tension, pressure, and compression analys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6" name="Text Box 2"/>
                          <wps:cNvSpPr txBox="1">
                            <a:spLocks noChangeArrowheads="1"/>
                          </wps:cNvSpPr>
                          <wps:spPr bwMode="auto">
                            <a:xfrm>
                              <a:off x="5080" y="6212840"/>
                              <a:ext cx="4891950" cy="276224"/>
                            </a:xfrm>
                            <a:prstGeom prst="rect">
                              <a:avLst/>
                            </a:prstGeom>
                            <a:solidFill>
                              <a:srgbClr val="FFFFFF"/>
                            </a:solidFill>
                            <a:ln w="9525">
                              <a:noFill/>
                              <a:miter lim="800000"/>
                              <a:headEnd/>
                              <a:tailEnd/>
                            </a:ln>
                          </wps:spPr>
                          <wps:txbx>
                            <w:txbxContent>
                              <w:p w14:paraId="5707C6D6" w14:textId="3A77F40A" w:rsidR="00330FDA" w:rsidRDefault="00330FDA" w:rsidP="00CB286A">
                                <w:r>
                                  <w:t xml:space="preserve">     Tension (s)</w:t>
                                </w:r>
                                <w:r>
                                  <w:tab/>
                                </w:r>
                                <w:r>
                                  <w:tab/>
                                  <w:t xml:space="preserve">         Pressure (s)</w:t>
                                </w:r>
                                <w:r>
                                  <w:tab/>
                                </w:r>
                                <w:r>
                                  <w:tab/>
                                  <w:t>Compression (s)</w:t>
                                </w:r>
                              </w:p>
                            </w:txbxContent>
                          </wps:txbx>
                          <wps:bodyPr rot="0" vert="horz" wrap="square" lIns="91440" tIns="45720" rIns="91440" bIns="45720" anchor="t" anchorCtr="0">
                            <a:spAutoFit/>
                          </wps:bodyPr>
                        </wps:wsp>
                      </wpg:grpSp>
                      <wps:wsp>
                        <wps:cNvPr id="35" name="Text Box 2"/>
                        <wps:cNvSpPr txBox="1">
                          <a:spLocks noChangeArrowheads="1"/>
                        </wps:cNvSpPr>
                        <wps:spPr bwMode="auto">
                          <a:xfrm rot="16200000">
                            <a:off x="-2757487" y="2986087"/>
                            <a:ext cx="5851237" cy="197148"/>
                          </a:xfrm>
                          <a:prstGeom prst="rect">
                            <a:avLst/>
                          </a:prstGeom>
                          <a:solidFill>
                            <a:srgbClr val="FFFFFF"/>
                          </a:solidFill>
                          <a:ln w="9525">
                            <a:noFill/>
                            <a:miter lim="800000"/>
                            <a:headEnd/>
                            <a:tailEnd/>
                          </a:ln>
                        </wps:spPr>
                        <wps:txbx>
                          <w:txbxContent>
                            <w:p w14:paraId="1D6CF2E1" w14:textId="77777777" w:rsidR="00330FDA" w:rsidRDefault="00330FDA" w:rsidP="00704E7A">
                              <w:pPr>
                                <w:jc w:val="left"/>
                              </w:pPr>
                              <w:r>
                                <w:t>Design E</w:t>
                              </w:r>
                              <w:r>
                                <w:tab/>
                                <w:t xml:space="preserve">              Design D</w:t>
                              </w:r>
                              <w:r>
                                <w:tab/>
                                <w:t xml:space="preserve">           Design C</w:t>
                              </w:r>
                              <w:r>
                                <w:tab/>
                                <w:t xml:space="preserve">      Design B</w:t>
                              </w:r>
                              <w:r>
                                <w:tab/>
                                <w:t xml:space="preserve">               Design A</w:t>
                              </w:r>
                            </w:p>
                          </w:txbxContent>
                        </wps:txbx>
                        <wps:bodyPr rot="0" vert="horz" wrap="square" lIns="0" tIns="0" rIns="0" bIns="0" anchor="ctr" anchorCtr="0">
                          <a:noAutofit/>
                        </wps:bodyPr>
                      </wps:wsp>
                    </wpg:wgp>
                  </a:graphicData>
                </a:graphic>
              </wp:anchor>
            </w:drawing>
          </mc:Choice>
          <mc:Fallback>
            <w:pict>
              <v:group w14:anchorId="06C41B49" id="Group 36" o:spid="_x0000_s1053" style="position:absolute;left:0;text-align:left;margin-left:0;margin-top:0;width:421.05pt;height:538.7pt;z-index:251697152;mso-position-horizontal:center;mso-position-horizontal-relative:margin;mso-position-vertical:top;mso-position-vertical-relative:margin" coordsize="53479,684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">
                <v:group id="Group 27" o:spid="_x0000_s1054" style="position:absolute;width:53479;height:68414" coordsize="53479,684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group id="Group 25" o:spid="_x0000_s1055" style="position:absolute;width:53479;height:68414" coordsize="53479,684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 id="Picture 6" o:spid="_x0000_s1056" type="#_x0000_t75" style="position:absolute;left:2095;width:51384;height:648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">
                      <v:imagedata r:id="rId19" o:title=""/>
                    </v:shape>
                    <v:shape id="Text Box 24" o:spid="_x0000_s1057" type="#_x0000_t202" style="position:absolute;top:65430;width:51384;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ld4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" stroked="f">
                      <v:textbox style="mso-fit-shape-to-text:t" inset="0,0,0,0">
                        <w:txbxContent>
                          <w:p w14:paraId="58ADA7EC" w14:textId="192D4BA1" w:rsidR="00330FDA" w:rsidRPr="00445B9D" w:rsidRDefault="00330FDA" w:rsidP="00CB286A">
                            <w:pPr>
                              <w:pStyle w:val="Caption"/>
                              <w:rPr>
                                <w:sz w:val="24"/>
                                <w:szCs w:val="24"/>
                              </w:rPr>
                            </w:pPr>
                            <w:bookmarkStart w:id="14" w:name="_Ref133187149"/>
                            <w:r>
                              <w:t xml:space="preserve">Figure </w:t>
                            </w:r>
                            <w:r w:rsidR="00C163DB">
                              <w:fldChar w:fldCharType="begin"/>
                            </w:r>
                            <w:r w:rsidR="00C163DB">
                              <w:instrText xml:space="preserve"> SEQ Figure \* ARABIC </w:instrText>
                            </w:r>
                            <w:r w:rsidR="00C163DB">
                              <w:fldChar w:fldCharType="separate"/>
                            </w:r>
                            <w:r w:rsidR="0063380A">
                              <w:rPr>
                                <w:noProof/>
                              </w:rPr>
                              <w:t>6</w:t>
                            </w:r>
                            <w:r w:rsidR="00C163DB">
                              <w:rPr>
                                <w:noProof/>
                              </w:rPr>
                              <w:fldChar w:fldCharType="end"/>
                            </w:r>
                            <w:bookmarkEnd w:id="14"/>
                            <w:r>
                              <w:t>:  Preprocessing time for tension, pressure, and compression analyses.</w:t>
                            </w:r>
                          </w:p>
                        </w:txbxContent>
                      </v:textbox>
                    </v:shape>
                  </v:group>
                  <v:shape id="Text Box 2" o:spid="_x0000_s1058" type="#_x0000_t202" style="position:absolute;left:50;top:62128;width:48920;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" stroked="f">
                    <v:textbox style="mso-fit-shape-to-text:t">
                      <w:txbxContent>
                        <w:p w14:paraId="5707C6D6" w14:textId="3A77F40A" w:rsidR="00330FDA" w:rsidRDefault="00330FDA" w:rsidP="00CB286A">
                          <w:r>
                            <w:t xml:space="preserve">     Tension (s)</w:t>
                          </w:r>
                          <w:r>
                            <w:tab/>
                          </w:r>
                          <w:r>
                            <w:tab/>
                            <w:t xml:space="preserve">         Pressure (s)</w:t>
                          </w:r>
                          <w:r>
                            <w:tab/>
                          </w:r>
                          <w:r>
                            <w:tab/>
                            <w:t>Compression (s)</w:t>
                          </w:r>
                        </w:p>
                      </w:txbxContent>
                    </v:textbox>
                  </v:shape>
                </v:group>
                <v:shape id="Text Box 2" o:spid="_x0000_s1059" type="#_x0000_t202" style="position:absolute;left:-27575;top:29860;width:58512;height:197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" stroked="f">
                  <v:textbox inset="0,0,0,0">
                    <w:txbxContent>
                      <w:p w14:paraId="1D6CF2E1" w14:textId="77777777" w:rsidR="00330FDA" w:rsidRDefault="00330FDA" w:rsidP="00704E7A">
                        <w:pPr>
                          <w:jc w:val="left"/>
                        </w:pPr>
                        <w:r>
                          <w:t>Design E</w:t>
                        </w:r>
                        <w:r>
                          <w:tab/>
                          <w:t xml:space="preserve">              Design D</w:t>
                        </w:r>
                        <w:r>
                          <w:tab/>
                          <w:t xml:space="preserve">           Design C</w:t>
                        </w:r>
                        <w:r>
                          <w:tab/>
                          <w:t xml:space="preserve">      Design B</w:t>
                        </w:r>
                        <w:r>
                          <w:tab/>
                          <w:t xml:space="preserve">               Design A</w:t>
                        </w:r>
                      </w:p>
                    </w:txbxContent>
                  </v:textbox>
                </v:shape>
                <w10:wrap type="topAndBottom" anchorx="margin" anchory="margin"/>
              </v:group>
            </w:pict>
          </mc:Fallback>
        </mc:AlternateContent>
      </w:r>
      <w:r>
        <w:t>scenarios as well as across loading scenarios and designs.</w:t>
      </w:r>
      <w:r w:rsidR="00AA631E">
        <w:t xml:space="preserve"> </w:t>
      </w:r>
      <w:r w:rsidR="001F5F1A">
        <w:t xml:space="preserve">A </w:t>
      </w:r>
      <w:r>
        <w:t>few outliers</w:t>
      </w:r>
      <w:r w:rsidR="0083314B">
        <w:t xml:space="preserve"> were observed</w:t>
      </w:r>
      <w:r>
        <w:t xml:space="preserve"> within the selected metrics for a given loading scenario, and the observed trends and outliers</w:t>
      </w:r>
      <w:r w:rsidR="001F5F1A">
        <w:t xml:space="preserve"> are described in the following sections</w:t>
      </w:r>
      <w:r>
        <w:t>.</w:t>
      </w:r>
    </w:p>
    <w:p w14:paraId="3F3367B5" w14:textId="652E20A7" w:rsidR="00967460" w:rsidRDefault="00967460" w:rsidP="00967460">
      <w:pPr>
        <w:ind w:firstLine="0"/>
      </w:pPr>
    </w:p>
    <w:p w14:paraId="580AA67C" w14:textId="60C8DBE9" w:rsidR="00967460" w:rsidRDefault="00967460" w:rsidP="00967460">
      <w:pPr>
        <w:pStyle w:val="Heading2"/>
      </w:pPr>
      <w:r>
        <w:t xml:space="preserve">Tension </w:t>
      </w:r>
      <w:r w:rsidR="00CF6DC3">
        <w:t>Scenario</w:t>
      </w:r>
    </w:p>
    <w:p w14:paraId="5CDBD66E" w14:textId="72C40B31" w:rsidR="00684547" w:rsidRPr="00684547" w:rsidRDefault="00684547" w:rsidP="00684547"/>
    <w:p w14:paraId="51FD77C9" w14:textId="0B0ECEA6" w:rsidR="00AB6E9C" w:rsidRPr="00967460" w:rsidRDefault="0023431A" w:rsidP="00AA631E">
      <w:r>
        <w:t xml:space="preserve">Across all three </w:t>
      </w:r>
      <w:r w:rsidR="00BA4A9B">
        <w:t xml:space="preserve">tension-scenario </w:t>
      </w:r>
      <w:r>
        <w:t>metrics of interest</w:t>
      </w:r>
      <w:r w:rsidR="00BB047A">
        <w:t xml:space="preserve"> shown in </w:t>
      </w:r>
      <w:r w:rsidR="00BB047A">
        <w:fldChar w:fldCharType="begin"/>
      </w:r>
      <w:r w:rsidR="00BB047A">
        <w:instrText xml:space="preserve"> REF _Ref133185004 \h </w:instrText>
      </w:r>
      <w:r w:rsidR="00BB047A">
        <w:fldChar w:fldCharType="separate"/>
      </w:r>
      <w:r w:rsidR="0063380A">
        <w:t xml:space="preserve">Figure </w:t>
      </w:r>
      <w:r w:rsidR="0063380A">
        <w:rPr>
          <w:noProof/>
        </w:rPr>
        <w:t>3</w:t>
      </w:r>
      <w:r w:rsidR="00BB047A">
        <w:fldChar w:fldCharType="end"/>
      </w:r>
      <w:r>
        <w:t xml:space="preserve">, </w:t>
      </w:r>
      <w:r w:rsidR="00BA4A9B">
        <w:t xml:space="preserve">varying </w:t>
      </w:r>
      <w:r>
        <w:t xml:space="preserve">the fiber-rounding parameter from B to 2.5 deg does not significantly influence the predicted responses. </w:t>
      </w:r>
      <w:r w:rsidR="001F5F1A">
        <w:t>T</w:t>
      </w:r>
      <w:r>
        <w:t xml:space="preserve">he chosen metrics </w:t>
      </w:r>
      <w:r w:rsidR="00197536">
        <w:t>may</w:t>
      </w:r>
      <w:r>
        <w:t xml:space="preserve"> not</w:t>
      </w:r>
      <w:r w:rsidR="00197536">
        <w:t xml:space="preserve"> be</w:t>
      </w:r>
      <w:r>
        <w:t xml:space="preserve"> sensitive to</w:t>
      </w:r>
      <w:r w:rsidR="00197536">
        <w:t xml:space="preserve"> most of</w:t>
      </w:r>
      <w:r>
        <w:t xml:space="preserve"> the fiber-</w:t>
      </w:r>
      <w:r>
        <w:lastRenderedPageBreak/>
        <w:t xml:space="preserve">rounding range </w:t>
      </w:r>
      <w:r w:rsidR="003B2357">
        <w:rPr>
          <w:noProof/>
        </w:rPr>
        <mc:AlternateContent>
          <mc:Choice Requires="wpg">
            <w:drawing>
              <wp:anchor distT="0" distB="0" distL="114300" distR="114300" simplePos="0" relativeHeight="251705344" behindDoc="0" locked="0" layoutInCell="1" allowOverlap="1" wp14:anchorId="6464663B" wp14:editId="6CB0C1EC">
                <wp:simplePos x="0" y="0"/>
                <wp:positionH relativeFrom="margin">
                  <wp:align>center</wp:align>
                </wp:positionH>
                <wp:positionV relativeFrom="margin">
                  <wp:align>top</wp:align>
                </wp:positionV>
                <wp:extent cx="3792855" cy="7010400"/>
                <wp:effectExtent l="0" t="0" r="0" b="0"/>
                <wp:wrapTopAndBottom/>
                <wp:docPr id="41" name="Group 41"/>
                <wp:cNvGraphicFramePr/>
                <a:graphic xmlns:a="http://schemas.openxmlformats.org/drawingml/2006/main">
                  <a:graphicData uri="http://schemas.microsoft.com/office/word/2010/wordprocessingGroup">
                    <wpg:wgp>
                      <wpg:cNvGrpSpPr/>
                      <wpg:grpSpPr>
                        <a:xfrm>
                          <a:off x="0" y="0"/>
                          <a:ext cx="3792855" cy="7010400"/>
                          <a:chOff x="0" y="0"/>
                          <a:chExt cx="3792855" cy="7010400"/>
                        </a:xfrm>
                      </wpg:grpSpPr>
                      <wpg:grpSp>
                        <wpg:cNvPr id="38" name="Group 38"/>
                        <wpg:cNvGrpSpPr/>
                        <wpg:grpSpPr>
                          <a:xfrm>
                            <a:off x="0" y="0"/>
                            <a:ext cx="3792855" cy="7010400"/>
                            <a:chOff x="-189105" y="0"/>
                            <a:chExt cx="3792855" cy="7010958"/>
                          </a:xfrm>
                        </wpg:grpSpPr>
                        <wpg:grpSp>
                          <wpg:cNvPr id="29" name="Group 29"/>
                          <wpg:cNvGrpSpPr/>
                          <wpg:grpSpPr>
                            <a:xfrm>
                              <a:off x="-189105" y="0"/>
                              <a:ext cx="3792855" cy="7010958"/>
                              <a:chOff x="-189105" y="0"/>
                              <a:chExt cx="3792855" cy="7011479"/>
                            </a:xfrm>
                          </wpg:grpSpPr>
                          <pic:pic xmlns:pic="http://schemas.openxmlformats.org/drawingml/2006/picture">
                            <pic:nvPicPr>
                              <pic:cNvPr id="1" name="Picture 1"/>
                              <pic:cNvPicPr>
                                <a:picLocks noChangeAspect="1"/>
                              </pic:cNvPicPr>
                            </pic:nvPicPr>
                            <pic:blipFill>
                              <a:blip r:embed="rId20"/>
                              <a:srcRect l="423" r="423"/>
                              <a:stretch/>
                            </pic:blipFill>
                            <pic:spPr bwMode="auto">
                              <a:xfrm>
                                <a:off x="129435" y="0"/>
                                <a:ext cx="3139440" cy="6482715"/>
                              </a:xfrm>
                              <a:prstGeom prst="rect">
                                <a:avLst/>
                              </a:prstGeom>
                              <a:ln>
                                <a:noFill/>
                              </a:ln>
                              <a:extLst>
                                <a:ext uri="{53640926-AAD7-44D8-BBD7-CCE9431645EC}">
                                  <a14:shadowObscured xmlns:a14="http://schemas.microsoft.com/office/drawing/2010/main"/>
                                </a:ext>
                              </a:extLst>
                            </pic:spPr>
                          </pic:pic>
                          <wps:wsp>
                            <wps:cNvPr id="28" name="Text Box 28"/>
                            <wps:cNvSpPr txBox="1"/>
                            <wps:spPr>
                              <a:xfrm>
                                <a:off x="-189105" y="6566946"/>
                                <a:ext cx="3792855" cy="444533"/>
                              </a:xfrm>
                              <a:prstGeom prst="rect">
                                <a:avLst/>
                              </a:prstGeom>
                              <a:solidFill>
                                <a:prstClr val="white"/>
                              </a:solidFill>
                              <a:ln>
                                <a:noFill/>
                              </a:ln>
                            </wps:spPr>
                            <wps:txbx>
                              <w:txbxContent>
                                <w:p w14:paraId="6D319A06" w14:textId="34103B88" w:rsidR="00330FDA" w:rsidRPr="006E3121" w:rsidRDefault="00330FDA" w:rsidP="00CB286A">
                                  <w:pPr>
                                    <w:pStyle w:val="Caption"/>
                                    <w:ind w:firstLine="0"/>
                                    <w:rPr>
                                      <w:noProof/>
                                      <w:sz w:val="24"/>
                                      <w:szCs w:val="24"/>
                                    </w:rPr>
                                  </w:pPr>
                                  <w:bookmarkStart w:id="15" w:name="_Ref133187356"/>
                                  <w:r>
                                    <w:t xml:space="preserve">Figure </w:t>
                                  </w:r>
                                  <w:r w:rsidR="00C163DB">
                                    <w:fldChar w:fldCharType="begin"/>
                                  </w:r>
                                  <w:r w:rsidR="00C163DB">
                                    <w:instrText xml:space="preserve"> SEQ Figure \* ARABIC </w:instrText>
                                  </w:r>
                                  <w:r w:rsidR="00C163DB">
                                    <w:fldChar w:fldCharType="separate"/>
                                  </w:r>
                                  <w:r w:rsidR="0063380A">
                                    <w:rPr>
                                      <w:noProof/>
                                    </w:rPr>
                                    <w:t>7</w:t>
                                  </w:r>
                                  <w:r w:rsidR="00C163DB">
                                    <w:rPr>
                                      <w:noProof/>
                                    </w:rPr>
                                    <w:fldChar w:fldCharType="end"/>
                                  </w:r>
                                  <w:bookmarkEnd w:id="15"/>
                                  <w:r>
                                    <w:t>:  Total shell section definitions (left) and ratio of modified-to-total shell section definitions (right) after rounding and group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37" name="Text Box 2"/>
                          <wps:cNvSpPr txBox="1">
                            <a:spLocks noChangeArrowheads="1"/>
                          </wps:cNvSpPr>
                          <wps:spPr bwMode="auto">
                            <a:xfrm rot="16200000">
                              <a:off x="-2820353" y="2827973"/>
                              <a:ext cx="5851237" cy="197148"/>
                            </a:xfrm>
                            <a:prstGeom prst="rect">
                              <a:avLst/>
                            </a:prstGeom>
                            <a:solidFill>
                              <a:srgbClr val="FFFFFF"/>
                            </a:solidFill>
                            <a:ln w="9525">
                              <a:noFill/>
                              <a:miter lim="800000"/>
                              <a:headEnd/>
                              <a:tailEnd/>
                            </a:ln>
                          </wps:spPr>
                          <wps:txbx>
                            <w:txbxContent>
                              <w:p w14:paraId="7BD3AD18" w14:textId="32D53228" w:rsidR="00330FDA" w:rsidRDefault="00330FDA" w:rsidP="00704E7A">
                                <w:pPr>
                                  <w:jc w:val="left"/>
                                </w:pPr>
                                <w:r>
                                  <w:t>Design E</w:t>
                                </w:r>
                                <w:r>
                                  <w:tab/>
                                  <w:t xml:space="preserve">              Design D</w:t>
                                </w:r>
                                <w:r>
                                  <w:tab/>
                                  <w:t xml:space="preserve">         Design C</w:t>
                                </w:r>
                                <w:r>
                                  <w:tab/>
                                  <w:t xml:space="preserve">                 Design B</w:t>
                                </w:r>
                                <w:r>
                                  <w:tab/>
                                  <w:t xml:space="preserve">           Design A</w:t>
                                </w:r>
                              </w:p>
                            </w:txbxContent>
                          </wps:txbx>
                          <wps:bodyPr rot="0" vert="horz" wrap="square" lIns="0" tIns="0" rIns="0" bIns="0" anchor="ctr" anchorCtr="0">
                            <a:noAutofit/>
                          </wps:bodyPr>
                        </wps:wsp>
                      </wpg:grpSp>
                      <wps:wsp>
                        <wps:cNvPr id="39" name="Text Box 2"/>
                        <wps:cNvSpPr txBox="1">
                          <a:spLocks noChangeArrowheads="1"/>
                        </wps:cNvSpPr>
                        <wps:spPr bwMode="auto">
                          <a:xfrm>
                            <a:off x="273737" y="6028051"/>
                            <a:ext cx="1438274" cy="451484"/>
                          </a:xfrm>
                          <a:prstGeom prst="rect">
                            <a:avLst/>
                          </a:prstGeom>
                          <a:solidFill>
                            <a:srgbClr val="FFFFFF"/>
                          </a:solidFill>
                          <a:ln w="9525">
                            <a:noFill/>
                            <a:miter lim="800000"/>
                            <a:headEnd/>
                            <a:tailEnd/>
                          </a:ln>
                        </wps:spPr>
                        <wps:txbx>
                          <w:txbxContent>
                            <w:p w14:paraId="03385AE1" w14:textId="48B4D06E" w:rsidR="00330FDA" w:rsidRDefault="00330FDA" w:rsidP="003B2357">
                              <w:pPr>
                                <w:ind w:firstLine="0"/>
                                <w:jc w:val="center"/>
                              </w:pPr>
                              <w:r>
                                <w:t>Total Shell</w:t>
                              </w:r>
                              <w:r>
                                <w:br/>
                                <w:t>Section Definitions</w:t>
                              </w:r>
                              <w:r w:rsidRPr="003B2357">
                                <w:t xml:space="preserve"> </w:t>
                              </w:r>
                            </w:p>
                          </w:txbxContent>
                        </wps:txbx>
                        <wps:bodyPr rot="0" vert="horz" wrap="square" lIns="91440" tIns="45720" rIns="91440" bIns="45720" anchor="t" anchorCtr="0">
                          <a:spAutoFit/>
                        </wps:bodyPr>
                      </wps:wsp>
                      <wps:wsp>
                        <wps:cNvPr id="40" name="Text Box 2"/>
                        <wps:cNvSpPr txBox="1">
                          <a:spLocks noChangeArrowheads="1"/>
                        </wps:cNvSpPr>
                        <wps:spPr bwMode="auto">
                          <a:xfrm>
                            <a:off x="1916164" y="6028051"/>
                            <a:ext cx="1438274" cy="451484"/>
                          </a:xfrm>
                          <a:prstGeom prst="rect">
                            <a:avLst/>
                          </a:prstGeom>
                          <a:solidFill>
                            <a:srgbClr val="FFFFFF"/>
                          </a:solidFill>
                          <a:ln w="9525">
                            <a:noFill/>
                            <a:miter lim="800000"/>
                            <a:headEnd/>
                            <a:tailEnd/>
                          </a:ln>
                        </wps:spPr>
                        <wps:txbx>
                          <w:txbxContent>
                            <w:p w14:paraId="1FC2BACD" w14:textId="7EFCF0F5" w:rsidR="00330FDA" w:rsidRDefault="00330FDA" w:rsidP="003B2357">
                              <w:pPr>
                                <w:ind w:firstLine="0"/>
                                <w:jc w:val="center"/>
                              </w:pPr>
                              <w:r>
                                <w:t>Ratio of Modified-to-total Definitions</w:t>
                              </w:r>
                            </w:p>
                          </w:txbxContent>
                        </wps:txbx>
                        <wps:bodyPr rot="0" vert="horz" wrap="square" lIns="91440" tIns="45720" rIns="91440" bIns="45720" anchor="t" anchorCtr="0">
                          <a:spAutoFit/>
                        </wps:bodyPr>
                      </wps:wsp>
                    </wpg:wgp>
                  </a:graphicData>
                </a:graphic>
              </wp:anchor>
            </w:drawing>
          </mc:Choice>
          <mc:Fallback>
            <w:pict>
              <v:group w14:anchorId="6464663B" id="Group 41" o:spid="_x0000_s1060" style="position:absolute;left:0;text-align:left;margin-left:0;margin-top:0;width:298.65pt;height:552pt;z-index:251705344;mso-position-horizontal:center;mso-position-horizontal-relative:margin;mso-position-vertical:top;mso-position-vertical-relative:margin" coordsize="37928,70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">
                <v:group id="Group 38" o:spid="_x0000_s1061" style="position:absolute;width:37928;height:70104" coordorigin="-1891" coordsize="37928,70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group id="Group 29" o:spid="_x0000_s1062" style="position:absolute;left:-1891;width:37928;height:70109" coordorigin="-1891" coordsize="37928,701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shape id="Picture 1" o:spid="_x0000_s1063" type="#_x0000_t75" style="position:absolute;left:1294;width:31394;height:648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">
                      <v:imagedata r:id="rId21" o:title="" cropleft="277f" cropright="277f"/>
                    </v:shape>
                    <v:shape id="Text Box 28" o:spid="_x0000_s1064" type="#_x0000_t202" style="position:absolute;left:-1891;top:65669;width:37928;height:44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" stroked="f">
                      <v:textbox style="mso-fit-shape-to-text:t" inset="0,0,0,0">
                        <w:txbxContent>
                          <w:p w14:paraId="6D319A06" w14:textId="34103B88" w:rsidR="00330FDA" w:rsidRPr="006E3121" w:rsidRDefault="00330FDA" w:rsidP="00CB286A">
                            <w:pPr>
                              <w:pStyle w:val="Caption"/>
                              <w:ind w:firstLine="0"/>
                              <w:rPr>
                                <w:noProof/>
                                <w:sz w:val="24"/>
                                <w:szCs w:val="24"/>
                              </w:rPr>
                            </w:pPr>
                            <w:bookmarkStart w:id="16" w:name="_Ref133187356"/>
                            <w:r>
                              <w:t xml:space="preserve">Figure </w:t>
                            </w:r>
                            <w:r w:rsidR="00C163DB">
                              <w:fldChar w:fldCharType="begin"/>
                            </w:r>
                            <w:r w:rsidR="00C163DB">
                              <w:instrText xml:space="preserve"> SEQ Figure \* ARABIC </w:instrText>
                            </w:r>
                            <w:r w:rsidR="00C163DB">
                              <w:fldChar w:fldCharType="separate"/>
                            </w:r>
                            <w:r w:rsidR="0063380A">
                              <w:rPr>
                                <w:noProof/>
                              </w:rPr>
                              <w:t>7</w:t>
                            </w:r>
                            <w:r w:rsidR="00C163DB">
                              <w:rPr>
                                <w:noProof/>
                              </w:rPr>
                              <w:fldChar w:fldCharType="end"/>
                            </w:r>
                            <w:bookmarkEnd w:id="16"/>
                            <w:r>
                              <w:t>:  Total shell section definitions (left) and ratio of modified-to-total shell section definitions (right) after rounding and grouping.</w:t>
                            </w:r>
                          </w:p>
                        </w:txbxContent>
                      </v:textbox>
                    </v:shape>
                  </v:group>
                  <v:shape id="Text Box 2" o:spid="_x0000_s1065" type="#_x0000_t202" style="position:absolute;left:-28204;top:28279;width:58512;height:197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" stroked="f">
                    <v:textbox inset="0,0,0,0">
                      <w:txbxContent>
                        <w:p w14:paraId="7BD3AD18" w14:textId="32D53228" w:rsidR="00330FDA" w:rsidRDefault="00330FDA" w:rsidP="00704E7A">
                          <w:pPr>
                            <w:jc w:val="left"/>
                          </w:pPr>
                          <w:r>
                            <w:t>Design E</w:t>
                          </w:r>
                          <w:r>
                            <w:tab/>
                            <w:t xml:space="preserve">              Design D</w:t>
                          </w:r>
                          <w:r>
                            <w:tab/>
                            <w:t xml:space="preserve">         Design C</w:t>
                          </w:r>
                          <w:r>
                            <w:tab/>
                            <w:t xml:space="preserve">                 Design B</w:t>
                          </w:r>
                          <w:r>
                            <w:tab/>
                            <w:t xml:space="preserve">           Design A</w:t>
                          </w:r>
                        </w:p>
                      </w:txbxContent>
                    </v:textbox>
                  </v:shape>
                </v:group>
                <v:shape id="Text Box 2" o:spid="_x0000_s1066" type="#_x0000_t202" style="position:absolute;left:2737;top:60280;width:14383;height:4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" stroked="f">
                  <v:textbox style="mso-fit-shape-to-text:t">
                    <w:txbxContent>
                      <w:p w14:paraId="03385AE1" w14:textId="48B4D06E" w:rsidR="00330FDA" w:rsidRDefault="00330FDA" w:rsidP="003B2357">
                        <w:pPr>
                          <w:ind w:firstLine="0"/>
                          <w:jc w:val="center"/>
                        </w:pPr>
                        <w:r>
                          <w:t>Total Shell</w:t>
                        </w:r>
                        <w:r>
                          <w:br/>
                          <w:t>Section Definitions</w:t>
                        </w:r>
                        <w:r w:rsidRPr="003B2357">
                          <w:t xml:space="preserve"> </w:t>
                        </w:r>
                      </w:p>
                    </w:txbxContent>
                  </v:textbox>
                </v:shape>
                <v:shape id="Text Box 2" o:spid="_x0000_s1067" type="#_x0000_t202" style="position:absolute;left:19161;top:60280;width:14383;height:4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" stroked="f">
                  <v:textbox style="mso-fit-shape-to-text:t">
                    <w:txbxContent>
                      <w:p w14:paraId="1FC2BACD" w14:textId="7EFCF0F5" w:rsidR="00330FDA" w:rsidRDefault="00330FDA" w:rsidP="003B2357">
                        <w:pPr>
                          <w:ind w:firstLine="0"/>
                          <w:jc w:val="center"/>
                        </w:pPr>
                        <w:r>
                          <w:t>Ratio of Modified-to-total Definitions</w:t>
                        </w:r>
                      </w:p>
                    </w:txbxContent>
                  </v:textbox>
                </v:shape>
                <w10:wrap type="topAndBottom" anchorx="margin" anchory="margin"/>
              </v:group>
            </w:pict>
          </mc:Fallback>
        </mc:AlternateContent>
      </w:r>
      <w:r>
        <w:t xml:space="preserve">investigated in this study. Higher values of the fiber-rounding parameter may </w:t>
      </w:r>
      <w:r w:rsidR="00BA4A9B">
        <w:t xml:space="preserve">need </w:t>
      </w:r>
      <w:r>
        <w:t xml:space="preserve">to be investigated in the future to determine when fiber-rounding parameters significantly influence the results. </w:t>
      </w:r>
      <w:r w:rsidR="00F61746">
        <w:t xml:space="preserve">More </w:t>
      </w:r>
      <w:r>
        <w:t>variability</w:t>
      </w:r>
      <w:r w:rsidR="00F61746">
        <w:t xml:space="preserve"> is observed in the element-size parameter as the results generally approach consistent values as the 0.5-, 0.25-, and </w:t>
      </w:r>
      <w:r w:rsidR="00687FE2">
        <w:br/>
      </w:r>
      <w:r w:rsidR="00F61746">
        <w:t>0.1-in. element</w:t>
      </w:r>
      <w:r>
        <w:t xml:space="preserve"> </w:t>
      </w:r>
      <w:r w:rsidR="00F61746">
        <w:t>size</w:t>
      </w:r>
      <w:r>
        <w:t>s</w:t>
      </w:r>
      <w:r w:rsidR="00F61746">
        <w:t xml:space="preserve"> are reaching a plateau-like region.</w:t>
      </w:r>
      <w:r w:rsidR="00AA631E">
        <w:t xml:space="preserve"> </w:t>
      </w:r>
      <w:r w:rsidR="00AB6E9C">
        <w:t xml:space="preserve">Inconsistent concavity (whether concave up/down or sloped) in the </w:t>
      </w:r>
      <w:r>
        <w:t>resultant force</w:t>
      </w:r>
      <w:r w:rsidR="00AB6E9C">
        <w:t xml:space="preserve"> metric is observed across designs.</w:t>
      </w:r>
      <w:r w:rsidR="00AA631E">
        <w:t xml:space="preserve"> </w:t>
      </w:r>
      <w:r w:rsidR="00AB6E9C">
        <w:t xml:space="preserve">The stress-based metrics are </w:t>
      </w:r>
      <w:r w:rsidR="001F5F1A">
        <w:t xml:space="preserve">shown to </w:t>
      </w:r>
      <w:r w:rsidR="00AB6E9C">
        <w:t xml:space="preserve">generally </w:t>
      </w:r>
      <w:r w:rsidR="001F5F1A">
        <w:t xml:space="preserve">increase </w:t>
      </w:r>
      <w:r w:rsidR="00AB6E9C">
        <w:t>as smaller element sizes are used</w:t>
      </w:r>
      <w:r w:rsidR="002C5BCC">
        <w:t xml:space="preserve">, although </w:t>
      </w:r>
      <w:r w:rsidR="00AB6E9C">
        <w:t>occurrences in designs B</w:t>
      </w:r>
      <w:r w:rsidR="00C5623A">
        <w:t xml:space="preserve"> (RC=56</w:t>
      </w:r>
      <w:r w:rsidR="0034511D">
        <w:t xml:space="preserve"> </w:t>
      </w:r>
      <w:r w:rsidR="00C5623A">
        <w:t>in.)</w:t>
      </w:r>
      <w:r w:rsidR="00AB6E9C">
        <w:t xml:space="preserve"> and E</w:t>
      </w:r>
      <w:r w:rsidR="00C5623A">
        <w:t xml:space="preserve"> (RC=20.78</w:t>
      </w:r>
      <w:r w:rsidR="0034511D">
        <w:t xml:space="preserve"> </w:t>
      </w:r>
      <w:r w:rsidR="00C5623A">
        <w:t>in.)</w:t>
      </w:r>
      <w:r w:rsidR="00AB6E9C">
        <w:t xml:space="preserve"> at the 3.0-in. </w:t>
      </w:r>
      <w:r w:rsidR="00AB6E9C">
        <w:lastRenderedPageBreak/>
        <w:t xml:space="preserve">element size </w:t>
      </w:r>
      <w:r w:rsidR="001F5F1A">
        <w:t xml:space="preserve">exist </w:t>
      </w:r>
      <w:r w:rsidR="00AB6E9C">
        <w:t>where the</w:t>
      </w:r>
      <w:r w:rsidR="002C5BCC">
        <w:t xml:space="preserve"> stress-based</w:t>
      </w:r>
      <w:r w:rsidR="00AB6E9C">
        <w:t xml:space="preserve"> metrics are higher than the values from the 1.0- and 0.5-in. element size before being </w:t>
      </w:r>
      <w:r w:rsidR="002C5BCC">
        <w:t>exceeded</w:t>
      </w:r>
      <w:r w:rsidR="00AB6E9C">
        <w:t xml:space="preserve"> by the 0.25-in. element size values.</w:t>
      </w:r>
    </w:p>
    <w:p w14:paraId="2BA1D1DE" w14:textId="0A6ADDB2" w:rsidR="00967460" w:rsidRDefault="00967460" w:rsidP="00967460">
      <w:pPr>
        <w:ind w:firstLine="0"/>
      </w:pPr>
    </w:p>
    <w:p w14:paraId="79FCFDEC" w14:textId="0AB8E6C5" w:rsidR="00967460" w:rsidRDefault="00967460" w:rsidP="00967460">
      <w:pPr>
        <w:pStyle w:val="Heading2"/>
      </w:pPr>
      <w:r>
        <w:t xml:space="preserve">Pressure </w:t>
      </w:r>
      <w:r w:rsidR="00CF6DC3">
        <w:t>Scenario</w:t>
      </w:r>
    </w:p>
    <w:p w14:paraId="44D590D9" w14:textId="3B195292" w:rsidR="00684547" w:rsidRPr="00684547" w:rsidRDefault="00684547" w:rsidP="00684547"/>
    <w:p w14:paraId="17987413" w14:textId="6E3A9781" w:rsidR="008373E9" w:rsidRPr="00967460" w:rsidRDefault="002C5BCC" w:rsidP="00AA631E">
      <w:r>
        <w:t>All</w:t>
      </w:r>
      <w:r w:rsidR="00AB6E9C">
        <w:t xml:space="preserve"> three metrics of interest in the applied constant</w:t>
      </w:r>
      <w:r>
        <w:t xml:space="preserve"> through-thickness-direction</w:t>
      </w:r>
      <w:r w:rsidR="00AB6E9C">
        <w:t xml:space="preserve"> pressure loading scenario</w:t>
      </w:r>
      <w:r>
        <w:t xml:space="preserve"> </w:t>
      </w:r>
      <w:r w:rsidR="00C5623A">
        <w:t xml:space="preserve">are broadly consistent in behavior across the </w:t>
      </w:r>
      <w:r>
        <w:t>RCs</w:t>
      </w:r>
      <w:r w:rsidR="00C5623A">
        <w:t>, fiber-rounding, and element-size parameters except in two specific instances</w:t>
      </w:r>
      <w:r w:rsidR="00BB047A">
        <w:t xml:space="preserve"> as shown in </w:t>
      </w:r>
      <w:r w:rsidR="00BB047A">
        <w:fldChar w:fldCharType="begin"/>
      </w:r>
      <w:r w:rsidR="00BB047A">
        <w:instrText xml:space="preserve"> REF _Ref133185143 \h </w:instrText>
      </w:r>
      <w:r w:rsidR="00BB047A">
        <w:fldChar w:fldCharType="separate"/>
      </w:r>
      <w:r w:rsidR="0063380A">
        <w:t xml:space="preserve">Figure </w:t>
      </w:r>
      <w:r w:rsidR="0063380A">
        <w:rPr>
          <w:noProof/>
        </w:rPr>
        <w:t>4</w:t>
      </w:r>
      <w:r w:rsidR="00BB047A">
        <w:fldChar w:fldCharType="end"/>
      </w:r>
      <w:r w:rsidR="00C5623A">
        <w:t>.</w:t>
      </w:r>
      <w:r w:rsidR="00AA631E">
        <w:t xml:space="preserve"> </w:t>
      </w:r>
      <w:r w:rsidR="00C5623A">
        <w:t xml:space="preserve">The minimum displacements exhibit little </w:t>
      </w:r>
      <w:r>
        <w:t>variability</w:t>
      </w:r>
      <w:r w:rsidR="00C5623A">
        <w:t xml:space="preserve"> across the fiber-rounding parameter with only a slight change at the largest fiber-rounding label of 7.5</w:t>
      </w:r>
      <w:r>
        <w:t xml:space="preserve"> deg</w:t>
      </w:r>
      <w:r w:rsidR="00C5623A">
        <w:t>.</w:t>
      </w:r>
      <w:r w:rsidR="00AA631E">
        <w:t xml:space="preserve"> </w:t>
      </w:r>
      <w:r w:rsidR="00C5623A">
        <w:t xml:space="preserve">The displacements exhibit a relative plateau-like behavior at the 0.5-in. element size and smaller. </w:t>
      </w:r>
      <w:r w:rsidR="00AA631E">
        <w:t xml:space="preserve"> </w:t>
      </w:r>
      <w:r w:rsidR="00C5623A">
        <w:t xml:space="preserve">The first instance of deviation from the trend is in </w:t>
      </w:r>
      <w:r w:rsidR="00E334E6">
        <w:t>design</w:t>
      </w:r>
      <w:r w:rsidR="00C5623A">
        <w:t xml:space="preserve"> A (RC=69.55</w:t>
      </w:r>
      <w:r w:rsidR="00D22611">
        <w:t> </w:t>
      </w:r>
      <w:r w:rsidR="00C5623A">
        <w:t xml:space="preserve">in.) where the </w:t>
      </w:r>
      <w:r>
        <w:t>displacement</w:t>
      </w:r>
      <w:r w:rsidR="00C5623A">
        <w:t xml:space="preserve"> exhibits a plateau that is less negative than the values at the </w:t>
      </w:r>
      <w:r w:rsidR="00687FE2">
        <w:br/>
      </w:r>
      <w:r w:rsidR="00C5623A">
        <w:t>3.0-in.</w:t>
      </w:r>
      <w:r w:rsidR="00687FE2">
        <w:t xml:space="preserve"> </w:t>
      </w:r>
      <w:r w:rsidR="00C5623A">
        <w:t xml:space="preserve">element size. All other designs exhibit a plateau that is </w:t>
      </w:r>
      <w:r w:rsidR="00C92C8A">
        <w:t>lower</w:t>
      </w:r>
      <w:r w:rsidR="00C5623A">
        <w:t xml:space="preserve"> than the</w:t>
      </w:r>
      <w:r w:rsidR="00C92C8A">
        <w:t xml:space="preserve"> plateau for the</w:t>
      </w:r>
      <w:r w:rsidR="00C5623A">
        <w:t xml:space="preserve"> 3.0-in. element size.</w:t>
      </w:r>
      <w:r w:rsidR="00AA631E">
        <w:t xml:space="preserve"> </w:t>
      </w:r>
      <w:r w:rsidR="008373E9">
        <w:t xml:space="preserve">The </w:t>
      </w:r>
      <w:r>
        <w:t>stress-based</w:t>
      </w:r>
      <w:r w:rsidR="008373E9">
        <w:t xml:space="preserve"> metrics show similar insensitivity to all but the largest fiber-rounding group of 7.5</w:t>
      </w:r>
      <w:r>
        <w:t xml:space="preserve"> deg</w:t>
      </w:r>
      <w:r w:rsidR="008373E9">
        <w:t xml:space="preserve">. The </w:t>
      </w:r>
      <w:r>
        <w:t>stress metric</w:t>
      </w:r>
      <w:r w:rsidR="008373E9">
        <w:t xml:space="preserve"> does not exhibit plateau-like trends but </w:t>
      </w:r>
      <w:r>
        <w:t xml:space="preserve">instead </w:t>
      </w:r>
      <w:r w:rsidR="008373E9">
        <w:t>continues to increase as element sizes are reduced. The magnitudes, however, are generally varying less than 5% at element sizes smaller than 1.0</w:t>
      </w:r>
      <w:r w:rsidR="00E334E6">
        <w:t xml:space="preserve"> </w:t>
      </w:r>
      <w:r w:rsidR="008373E9">
        <w:t xml:space="preserve">in. A plateau is reached at the 0.5-in. element size for the </w:t>
      </w:r>
      <w:r>
        <w:t>failure</w:t>
      </w:r>
      <w:r w:rsidR="008373E9">
        <w:t xml:space="preserve"> index across all designs.</w:t>
      </w:r>
    </w:p>
    <w:p w14:paraId="79A6437D" w14:textId="77777777" w:rsidR="00967460" w:rsidRDefault="00967460" w:rsidP="00967460">
      <w:pPr>
        <w:ind w:firstLine="0"/>
      </w:pPr>
    </w:p>
    <w:p w14:paraId="7A77FCE1" w14:textId="702E61D3" w:rsidR="00967460" w:rsidRDefault="006A20C5" w:rsidP="00967460">
      <w:pPr>
        <w:pStyle w:val="Heading2"/>
      </w:pPr>
      <w:r>
        <w:t>Compression</w:t>
      </w:r>
      <w:r w:rsidR="00CF6DC3">
        <w:t xml:space="preserve"> Scenario</w:t>
      </w:r>
    </w:p>
    <w:p w14:paraId="08D1B5B9" w14:textId="77777777" w:rsidR="00684547" w:rsidRPr="00684547" w:rsidRDefault="00684547" w:rsidP="00684547"/>
    <w:p w14:paraId="65ECC591" w14:textId="73A8857A" w:rsidR="000D1342" w:rsidRPr="00967460" w:rsidRDefault="002C5BCC" w:rsidP="00AA631E">
      <w:r>
        <w:t xml:space="preserve">All </w:t>
      </w:r>
      <w:r w:rsidR="008373E9">
        <w:t>three metrics of interest in the</w:t>
      </w:r>
      <w:r w:rsidR="008373E9" w:rsidRPr="008373E9">
        <w:t xml:space="preserve"> </w:t>
      </w:r>
      <w:r w:rsidR="008373E9">
        <w:t>axial compression load</w:t>
      </w:r>
      <w:r>
        <w:t>ing</w:t>
      </w:r>
      <w:r w:rsidR="008373E9">
        <w:t xml:space="preserve"> scenario</w:t>
      </w:r>
      <w:r w:rsidR="00BB047A">
        <w:t xml:space="preserve">, as shown in </w:t>
      </w:r>
      <w:r w:rsidR="00BB047A">
        <w:fldChar w:fldCharType="begin"/>
      </w:r>
      <w:r w:rsidR="00BB047A">
        <w:instrText xml:space="preserve"> REF _Ref133186886 \h </w:instrText>
      </w:r>
      <w:r w:rsidR="00BB047A">
        <w:fldChar w:fldCharType="separate"/>
      </w:r>
      <w:r w:rsidR="0063380A">
        <w:t xml:space="preserve">Figure </w:t>
      </w:r>
      <w:r w:rsidR="0063380A">
        <w:rPr>
          <w:noProof/>
        </w:rPr>
        <w:t>5</w:t>
      </w:r>
      <w:r w:rsidR="00BB047A">
        <w:fldChar w:fldCharType="end"/>
      </w:r>
      <w:r w:rsidR="00BB047A">
        <w:t>,</w:t>
      </w:r>
      <w:r>
        <w:t xml:space="preserve"> </w:t>
      </w:r>
      <w:r w:rsidR="000D1342">
        <w:t xml:space="preserve">exhibit the most consistent behavior of </w:t>
      </w:r>
      <w:r>
        <w:t>all the</w:t>
      </w:r>
      <w:r w:rsidR="000D1342">
        <w:t xml:space="preserve"> loading scenarios</w:t>
      </w:r>
      <w:r>
        <w:t xml:space="preserve"> in this study. </w:t>
      </w:r>
      <w:r w:rsidR="000D1342">
        <w:t>All estimated buckling loads generally plateau at the 1.0-in. element size or smaller for all fiber-rounding parameters.</w:t>
      </w:r>
      <w:r w:rsidR="00AA631E">
        <w:t xml:space="preserve"> </w:t>
      </w:r>
      <w:r w:rsidR="000D1342">
        <w:t>Two exceptions exist for design E (RC=20.</w:t>
      </w:r>
      <w:r w:rsidR="00D22611">
        <w:t>78 </w:t>
      </w:r>
      <w:r w:rsidR="00E334E6">
        <w:t>in.</w:t>
      </w:r>
      <w:r w:rsidR="000D1342">
        <w:t>) for P</w:t>
      </w:r>
      <w:r w:rsidR="000D1342" w:rsidRPr="00AA631E">
        <w:rPr>
          <w:vertAlign w:val="subscript"/>
        </w:rPr>
        <w:t>cr1</w:t>
      </w:r>
      <w:r w:rsidR="000D1342">
        <w:t xml:space="preserve"> and P</w:t>
      </w:r>
      <w:r w:rsidR="000D1342" w:rsidRPr="00AA631E">
        <w:rPr>
          <w:vertAlign w:val="subscript"/>
        </w:rPr>
        <w:t>cr2</w:t>
      </w:r>
      <w:r w:rsidR="000D1342">
        <w:t>.</w:t>
      </w:r>
      <w:r w:rsidR="00AA631E">
        <w:t xml:space="preserve"> </w:t>
      </w:r>
      <w:r w:rsidR="000D1342">
        <w:t xml:space="preserve">Results for </w:t>
      </w:r>
      <w:r>
        <w:t>design</w:t>
      </w:r>
      <w:r w:rsidR="000D1342">
        <w:t xml:space="preserve"> E P</w:t>
      </w:r>
      <w:r w:rsidR="000D1342" w:rsidRPr="00AA631E">
        <w:rPr>
          <w:vertAlign w:val="subscript"/>
        </w:rPr>
        <w:t>cr1</w:t>
      </w:r>
      <w:r w:rsidR="000D1342">
        <w:t xml:space="preserve"> exhibit an initial drop in estimated buckling load between element sizes of 3.0</w:t>
      </w:r>
      <w:r w:rsidR="0034511D">
        <w:t xml:space="preserve"> </w:t>
      </w:r>
      <w:r w:rsidR="000D1342">
        <w:t>and 1.0</w:t>
      </w:r>
      <w:r w:rsidR="0034511D">
        <w:t xml:space="preserve"> </w:t>
      </w:r>
      <w:r w:rsidR="000D1342">
        <w:t>in. but</w:t>
      </w:r>
      <w:r w:rsidR="00E54CD5">
        <w:t xml:space="preserve"> exhibit a</w:t>
      </w:r>
      <w:r w:rsidR="000D1342">
        <w:t xml:space="preserve"> </w:t>
      </w:r>
      <w:r w:rsidR="00E54CD5">
        <w:t xml:space="preserve">steady </w:t>
      </w:r>
      <w:r w:rsidR="000D1342">
        <w:t xml:space="preserve">rise for </w:t>
      </w:r>
      <w:r>
        <w:t>element sizes 0.5</w:t>
      </w:r>
      <w:r w:rsidR="00687FE2">
        <w:t> </w:t>
      </w:r>
      <w:r>
        <w:t>in., 0.25 in, and 0.1 in</w:t>
      </w:r>
      <w:r w:rsidR="000D1342">
        <w:t>. The</w:t>
      </w:r>
      <w:r>
        <w:t xml:space="preserve"> first</w:t>
      </w:r>
      <w:r w:rsidR="000D1342">
        <w:t xml:space="preserve"> mode shap</w:t>
      </w:r>
      <w:r>
        <w:t>e</w:t>
      </w:r>
      <w:r w:rsidR="000D1342">
        <w:t xml:space="preserve"> for </w:t>
      </w:r>
      <w:r>
        <w:t>design</w:t>
      </w:r>
      <w:r w:rsidR="000D1342">
        <w:t xml:space="preserve"> E</w:t>
      </w:r>
      <w:r>
        <w:t xml:space="preserve"> is</w:t>
      </w:r>
      <w:r w:rsidR="000D1342">
        <w:t xml:space="preserve"> </w:t>
      </w:r>
      <w:r>
        <w:t>two</w:t>
      </w:r>
      <w:r w:rsidR="000D1342">
        <w:t xml:space="preserve"> half-waves </w:t>
      </w:r>
      <w:r>
        <w:t xml:space="preserve">along the </w:t>
      </w:r>
      <w:r w:rsidR="000D1342">
        <w:t xml:space="preserve">global X-direction and </w:t>
      </w:r>
      <w:r>
        <w:t>one</w:t>
      </w:r>
      <w:r w:rsidR="000D1342">
        <w:t xml:space="preserve"> half-wave in the transverse direction. The same mode shape is observed for P</w:t>
      </w:r>
      <w:r w:rsidR="000D1342" w:rsidRPr="00AA631E">
        <w:rPr>
          <w:vertAlign w:val="subscript"/>
        </w:rPr>
        <w:t>cr1</w:t>
      </w:r>
      <w:r w:rsidR="000D1342">
        <w:t xml:space="preserve"> in all other designs as well.</w:t>
      </w:r>
      <w:r w:rsidR="00AA631E">
        <w:t xml:space="preserve"> </w:t>
      </w:r>
      <w:r w:rsidR="000D1342">
        <w:t>Again</w:t>
      </w:r>
      <w:r w:rsidR="00E54CD5">
        <w:t>,</w:t>
      </w:r>
      <w:r w:rsidR="000D1342">
        <w:t xml:space="preserve"> at </w:t>
      </w:r>
      <w:r w:rsidR="00BB047A">
        <w:t>design</w:t>
      </w:r>
      <w:r w:rsidR="000D1342">
        <w:t xml:space="preserve"> E, P</w:t>
      </w:r>
      <w:r w:rsidR="000D1342" w:rsidRPr="00AA631E">
        <w:rPr>
          <w:vertAlign w:val="subscript"/>
        </w:rPr>
        <w:t>cr2</w:t>
      </w:r>
      <w:r w:rsidR="000D1342">
        <w:t xml:space="preserve"> exhibits a </w:t>
      </w:r>
      <w:r w:rsidR="00E54CD5">
        <w:t>steadily increasing</w:t>
      </w:r>
      <w:r w:rsidR="000D1342">
        <w:t xml:space="preserve"> estimated buckling load as the element size is reduced.</w:t>
      </w:r>
      <w:r w:rsidR="00AA631E">
        <w:t xml:space="preserve"> </w:t>
      </w:r>
      <w:r w:rsidR="000D1342">
        <w:t xml:space="preserve">The second mode shape for </w:t>
      </w:r>
      <w:r w:rsidR="00BB047A">
        <w:t>design</w:t>
      </w:r>
      <w:r w:rsidR="000D1342">
        <w:t xml:space="preserve"> E, however, differs from the second modes of all other </w:t>
      </w:r>
      <w:r w:rsidR="00E334E6">
        <w:t>designs</w:t>
      </w:r>
      <w:r w:rsidR="000D1342">
        <w:t xml:space="preserve">. This change could </w:t>
      </w:r>
      <w:r w:rsidR="00BB047A">
        <w:t>be one reason</w:t>
      </w:r>
      <w:r w:rsidR="000D1342">
        <w:t xml:space="preserve"> why the plateau-like behavior is absent for the second mode in </w:t>
      </w:r>
      <w:r w:rsidR="00BB047A">
        <w:t>design</w:t>
      </w:r>
      <w:r w:rsidR="000D1342">
        <w:t xml:space="preserve"> E.</w:t>
      </w:r>
    </w:p>
    <w:p w14:paraId="682D4849" w14:textId="77777777" w:rsidR="00967460" w:rsidRDefault="00967460" w:rsidP="00967460">
      <w:pPr>
        <w:ind w:firstLine="0"/>
      </w:pPr>
    </w:p>
    <w:p w14:paraId="2C3AFECC" w14:textId="093A2CF2" w:rsidR="00967460" w:rsidRDefault="00967460" w:rsidP="00967460">
      <w:pPr>
        <w:pStyle w:val="Heading2"/>
      </w:pPr>
      <w:r>
        <w:t>Computational Efficiency</w:t>
      </w:r>
    </w:p>
    <w:p w14:paraId="17DAF7F7" w14:textId="77777777" w:rsidR="00684547" w:rsidRPr="00684547" w:rsidRDefault="00684547" w:rsidP="00684547"/>
    <w:p w14:paraId="4826677D" w14:textId="6F51ACDE" w:rsidR="00AA631E" w:rsidRDefault="00C67056" w:rsidP="00AA631E">
      <w:r>
        <w:t>The metrics of interest from a structural</w:t>
      </w:r>
      <w:r w:rsidR="00AA631E">
        <w:t>-</w:t>
      </w:r>
      <w:r>
        <w:t xml:space="preserve">mechanics perspective </w:t>
      </w:r>
      <w:r w:rsidR="007144C0">
        <w:t xml:space="preserve">are </w:t>
      </w:r>
      <w:r>
        <w:t>broad</w:t>
      </w:r>
      <w:r w:rsidR="007144C0">
        <w:t>ly</w:t>
      </w:r>
      <w:r>
        <w:t xml:space="preserve"> </w:t>
      </w:r>
      <w:r w:rsidR="007144C0">
        <w:t xml:space="preserve">insensitive </w:t>
      </w:r>
      <w:r>
        <w:t xml:space="preserve">to the fiber-rounding parameter at all but the largest </w:t>
      </w:r>
      <w:r w:rsidR="00BB047A">
        <w:t>parameter of</w:t>
      </w:r>
      <w:r>
        <w:t xml:space="preserve"> 7.5</w:t>
      </w:r>
      <w:r w:rsidR="00BB047A">
        <w:t xml:space="preserve"> deg</w:t>
      </w:r>
      <w:r>
        <w:t>.</w:t>
      </w:r>
      <w:r w:rsidR="00AA631E">
        <w:t xml:space="preserve"> </w:t>
      </w:r>
      <w:r>
        <w:t>The computational efficiency metric of interest, preprocessing time, exhibits strong sensitivity to the effect of fiber-angle rounding in addition to element sizes.</w:t>
      </w:r>
      <w:r w:rsidR="00AA631E">
        <w:t xml:space="preserve"> </w:t>
      </w:r>
      <w:r>
        <w:t>Smaller element sizes result in a nonlinearly larger preprocessing time.</w:t>
      </w:r>
      <w:r w:rsidR="00AA631E">
        <w:t xml:space="preserve"> </w:t>
      </w:r>
      <w:r>
        <w:t>The sensitivity to element sizes is understandable because the size of the computational problem generally scales with the size of the finite element mesh. The effect of mesh size to computational size is well understood.</w:t>
      </w:r>
      <w:r w:rsidR="00AA631E">
        <w:t xml:space="preserve"> </w:t>
      </w:r>
    </w:p>
    <w:p w14:paraId="796E4DA0" w14:textId="0C64B530" w:rsidR="003B2357" w:rsidRDefault="00C67056" w:rsidP="00AA631E">
      <w:r>
        <w:lastRenderedPageBreak/>
        <w:t>Larger fiber-rounding parameters can result in dramatically smaller preprocessing times</w:t>
      </w:r>
      <w:r w:rsidR="00AD79F4">
        <w:t>.</w:t>
      </w:r>
      <w:r w:rsidR="00AA631E">
        <w:t xml:space="preserve"> </w:t>
      </w:r>
      <w:r w:rsidR="00AD79F4" w:rsidRPr="00325F53">
        <w:t xml:space="preserve">Preprocessing times </w:t>
      </w:r>
      <w:r w:rsidR="007144C0">
        <w:t xml:space="preserve">were shown to </w:t>
      </w:r>
      <w:r w:rsidR="00AD79F4" w:rsidRPr="00325F53">
        <w:t xml:space="preserve">decrease between the </w:t>
      </w:r>
      <w:r w:rsidR="007144C0">
        <w:t>B</w:t>
      </w:r>
      <w:r w:rsidR="007144C0" w:rsidRPr="00325F53">
        <w:t xml:space="preserve"> </w:t>
      </w:r>
      <w:r w:rsidR="00AD79F4" w:rsidRPr="00325F53">
        <w:t xml:space="preserve">and the </w:t>
      </w:r>
      <w:r w:rsidR="007144C0">
        <w:t>G</w:t>
      </w:r>
      <w:r w:rsidR="007144C0" w:rsidRPr="00325F53">
        <w:t xml:space="preserve"> </w:t>
      </w:r>
      <w:r w:rsidR="00AD79F4" w:rsidRPr="00325F53">
        <w:t>analyses</w:t>
      </w:r>
      <w:r w:rsidR="00BB047A" w:rsidRPr="00325F53">
        <w:t xml:space="preserve">, although moderate variability </w:t>
      </w:r>
      <w:r w:rsidR="007144C0">
        <w:t xml:space="preserve">was observed </w:t>
      </w:r>
      <w:r w:rsidR="00BB047A" w:rsidRPr="00325F53">
        <w:t>across the analyses</w:t>
      </w:r>
      <w:r w:rsidR="00AD79F4" w:rsidRPr="00325F53">
        <w:t>.</w:t>
      </w:r>
      <w:r w:rsidR="00AD79F4">
        <w:t xml:space="preserve"> </w:t>
      </w:r>
      <w:r w:rsidR="00325F53">
        <w:t xml:space="preserve">For larger </w:t>
      </w:r>
      <w:r w:rsidR="007C2FDB">
        <w:t>values of the element-</w:t>
      </w:r>
      <w:r w:rsidR="00325F53">
        <w:t xml:space="preserve">size parameter, the </w:t>
      </w:r>
      <w:r w:rsidR="007144C0">
        <w:t xml:space="preserve">decrease in </w:t>
      </w:r>
      <w:r w:rsidR="00325F53">
        <w:t>preprocessing time was proportionally smaller and on the order of one to tens of seconds than for the smaller element size parameters</w:t>
      </w:r>
      <w:r w:rsidR="007144C0">
        <w:t>, in</w:t>
      </w:r>
      <w:r w:rsidR="00325F53">
        <w:t xml:space="preserve"> which decreases on the order of </w:t>
      </w:r>
      <w:proofErr w:type="gramStart"/>
      <w:r w:rsidR="00325F53">
        <w:t>hundreds</w:t>
      </w:r>
      <w:proofErr w:type="gramEnd"/>
      <w:r w:rsidR="00325F53">
        <w:t xml:space="preserve"> or thousands of seconds</w:t>
      </w:r>
      <w:r w:rsidR="007144C0">
        <w:t xml:space="preserve"> were observed</w:t>
      </w:r>
      <w:r w:rsidR="00325F53">
        <w:t xml:space="preserve">. </w:t>
      </w:r>
      <w:r w:rsidR="00AD79F4">
        <w:t xml:space="preserve">The only difference between the </w:t>
      </w:r>
      <w:r w:rsidR="007144C0">
        <w:t xml:space="preserve">B </w:t>
      </w:r>
      <w:r w:rsidR="00325F53">
        <w:t xml:space="preserve">and </w:t>
      </w:r>
      <w:r w:rsidR="007144C0">
        <w:t xml:space="preserve">G </w:t>
      </w:r>
      <w:r w:rsidR="00AD79F4">
        <w:t xml:space="preserve">formats, as previously discussed, </w:t>
      </w:r>
      <w:r w:rsidR="007144C0">
        <w:t xml:space="preserve">was </w:t>
      </w:r>
      <w:r w:rsidR="00AD79F4">
        <w:t>the removal of duplicate shell section definitions from the Abaqus input file.</w:t>
      </w:r>
      <w:r w:rsidR="00AA631E">
        <w:t xml:space="preserve"> </w:t>
      </w:r>
      <w:r w:rsidR="00AD79F4">
        <w:t xml:space="preserve">Almost all preprocessing times </w:t>
      </w:r>
      <w:r w:rsidR="00F62E5F">
        <w:t xml:space="preserve">were shown to </w:t>
      </w:r>
      <w:r w:rsidR="00AD79F4">
        <w:t xml:space="preserve">decrease beyond the grouped analyses as fiber-rounding intervals were </w:t>
      </w:r>
      <w:r w:rsidR="00F62E5F">
        <w:t>increased</w:t>
      </w:r>
      <w:r w:rsidR="00AD79F4">
        <w:t>.</w:t>
      </w:r>
      <w:r w:rsidR="00AA631E">
        <w:t xml:space="preserve"> </w:t>
      </w:r>
      <w:r w:rsidR="00AD79F4">
        <w:t xml:space="preserve">The sole meaningful exception is </w:t>
      </w:r>
      <w:r w:rsidR="00E334E6">
        <w:t>design</w:t>
      </w:r>
      <w:r w:rsidR="00AD79F4">
        <w:t xml:space="preserve"> E (RC=20.78</w:t>
      </w:r>
      <w:r w:rsidR="00E334E6">
        <w:t xml:space="preserve"> in.</w:t>
      </w:r>
      <w:r w:rsidR="00AD79F4">
        <w:t>) for the applied constant pressure loading scenario (center column in</w:t>
      </w:r>
      <w:r w:rsidR="00BB047A">
        <w:t xml:space="preserve"> </w:t>
      </w:r>
      <w:r w:rsidR="00BB047A">
        <w:fldChar w:fldCharType="begin"/>
      </w:r>
      <w:r w:rsidR="00BB047A">
        <w:instrText xml:space="preserve"> REF _Ref133187149 \h </w:instrText>
      </w:r>
      <w:r w:rsidR="00BB047A">
        <w:fldChar w:fldCharType="separate"/>
      </w:r>
      <w:r w:rsidR="0063380A">
        <w:t xml:space="preserve">Figure </w:t>
      </w:r>
      <w:r w:rsidR="0063380A">
        <w:rPr>
          <w:noProof/>
        </w:rPr>
        <w:t>6</w:t>
      </w:r>
      <w:r w:rsidR="00BB047A">
        <w:fldChar w:fldCharType="end"/>
      </w:r>
      <w:r w:rsidR="00AD79F4">
        <w:t>) where an increase in preprocessing time between the G and 0.01</w:t>
      </w:r>
      <w:r w:rsidR="00BB047A">
        <w:t xml:space="preserve"> deg</w:t>
      </w:r>
      <w:r w:rsidR="00AD79F4">
        <w:t xml:space="preserve"> fiber-rounding labels for the 0.1-in. element size</w:t>
      </w:r>
      <w:r w:rsidR="00F62E5F">
        <w:t xml:space="preserve"> occurred</w:t>
      </w:r>
      <w:r w:rsidR="00AD79F4">
        <w:t xml:space="preserve">. Any increases in preprocessing times shown for the 3.0-in. </w:t>
      </w:r>
      <w:r w:rsidR="0043676E">
        <w:t>value of the element-</w:t>
      </w:r>
      <w:r w:rsidR="00AD79F4">
        <w:t xml:space="preserve">size parameter </w:t>
      </w:r>
      <w:r w:rsidR="00197536">
        <w:t>was</w:t>
      </w:r>
      <w:r w:rsidR="00F62E5F">
        <w:t xml:space="preserve"> </w:t>
      </w:r>
      <w:r w:rsidR="00AD79F4">
        <w:t xml:space="preserve">for a difference between </w:t>
      </w:r>
      <w:r w:rsidR="00E334E6">
        <w:t>one</w:t>
      </w:r>
      <w:r w:rsidR="00AD79F4">
        <w:t xml:space="preserve"> and </w:t>
      </w:r>
      <w:r w:rsidR="00E334E6">
        <w:t>two</w:t>
      </w:r>
      <w:r w:rsidR="00AD79F4">
        <w:t xml:space="preserve"> total seconds.</w:t>
      </w:r>
      <w:r w:rsidR="00AA631E">
        <w:t xml:space="preserve"> </w:t>
      </w:r>
    </w:p>
    <w:p w14:paraId="739D3788" w14:textId="420D18CD" w:rsidR="00AA631E" w:rsidRDefault="00C67056" w:rsidP="00AA631E">
      <w:r>
        <w:t xml:space="preserve">One encouraging result from this study is highlighted by the fact that reasonably similar metrics </w:t>
      </w:r>
      <w:r w:rsidR="0043676E">
        <w:t xml:space="preserve">(i.e., reducing the preprocessing time </w:t>
      </w:r>
      <w:r w:rsidR="005C04F4">
        <w:t xml:space="preserve">up to </w:t>
      </w:r>
      <w:r w:rsidR="00F47912">
        <w:t>two</w:t>
      </w:r>
      <w:r w:rsidR="0043676E">
        <w:t xml:space="preserve"> orders of magnitude) </w:t>
      </w:r>
      <w:r>
        <w:t>could be obtained when using any fiber-rounding parameter smaller than 7.5</w:t>
      </w:r>
      <w:r w:rsidR="00BB047A">
        <w:t xml:space="preserve"> deg</w:t>
      </w:r>
      <w:r>
        <w:t xml:space="preserve"> </w:t>
      </w:r>
      <w:proofErr w:type="gramStart"/>
      <w:r>
        <w:t>as long as</w:t>
      </w:r>
      <w:proofErr w:type="gramEnd"/>
      <w:r>
        <w:t xml:space="preserve"> the element size was </w:t>
      </w:r>
      <w:r w:rsidR="00C978BC">
        <w:t>no larger than</w:t>
      </w:r>
      <w:r>
        <w:t xml:space="preserve"> 1.0</w:t>
      </w:r>
      <w:r w:rsidR="00E334E6">
        <w:t xml:space="preserve"> </w:t>
      </w:r>
      <w:r>
        <w:t xml:space="preserve">in. </w:t>
      </w:r>
      <w:r w:rsidR="00506D40">
        <w:t xml:space="preserve">A trend across designs is also observed in </w:t>
      </w:r>
      <w:r w:rsidR="00686E42">
        <w:fldChar w:fldCharType="begin"/>
      </w:r>
      <w:r w:rsidR="00686E42">
        <w:instrText xml:space="preserve"> REF _Ref133187149 \h </w:instrText>
      </w:r>
      <w:r w:rsidR="00686E42">
        <w:fldChar w:fldCharType="separate"/>
      </w:r>
      <w:r w:rsidR="0063380A">
        <w:t xml:space="preserve">Figure </w:t>
      </w:r>
      <w:r w:rsidR="0063380A">
        <w:rPr>
          <w:noProof/>
        </w:rPr>
        <w:t>6</w:t>
      </w:r>
      <w:r w:rsidR="00686E42">
        <w:fldChar w:fldCharType="end"/>
      </w:r>
      <w:r w:rsidR="00686E42">
        <w:t xml:space="preserve"> </w:t>
      </w:r>
      <w:r w:rsidR="00506D40">
        <w:t>where larger-RC designs (i.e.</w:t>
      </w:r>
      <w:r w:rsidR="0043676E">
        <w:t>,</w:t>
      </w:r>
      <w:r w:rsidR="00506D40">
        <w:t xml:space="preserve"> A and B at RC=69.55</w:t>
      </w:r>
      <w:r w:rsidR="00E334E6">
        <w:t xml:space="preserve"> </w:t>
      </w:r>
      <w:r w:rsidR="00506D40">
        <w:t>in. and 56</w:t>
      </w:r>
      <w:r w:rsidR="00E334E6">
        <w:t xml:space="preserve">.00 </w:t>
      </w:r>
      <w:r w:rsidR="00506D40">
        <w:t>in., respectively) benefit from fiber-rounding more than smaller-RC designs (i.e.</w:t>
      </w:r>
      <w:r w:rsidR="00990C13">
        <w:t>,</w:t>
      </w:r>
      <w:r w:rsidR="00506D40">
        <w:t xml:space="preserve"> </w:t>
      </w:r>
      <w:r w:rsidR="00C978BC">
        <w:t xml:space="preserve">design </w:t>
      </w:r>
      <w:proofErr w:type="spellStart"/>
      <w:r w:rsidR="00506D40">
        <w:t>E at</w:t>
      </w:r>
      <w:proofErr w:type="spellEnd"/>
      <w:r w:rsidR="00506D40">
        <w:t xml:space="preserve"> RC=20.78</w:t>
      </w:r>
      <w:r w:rsidR="00E334E6">
        <w:t xml:space="preserve"> </w:t>
      </w:r>
      <w:r w:rsidR="00506D40">
        <w:t>in.)</w:t>
      </w:r>
      <w:r w:rsidR="00AA631E">
        <w:t xml:space="preserve">. </w:t>
      </w:r>
      <w:r w:rsidR="00506D40">
        <w:t xml:space="preserve">The reason why larger-RC designs benefit more than smaller-RC designs is observed in </w:t>
      </w:r>
      <w:r w:rsidR="00686E42">
        <w:fldChar w:fldCharType="begin"/>
      </w:r>
      <w:r w:rsidR="00686E42">
        <w:instrText xml:space="preserve"> REF _Ref133187356 \h </w:instrText>
      </w:r>
      <w:r w:rsidR="00686E42">
        <w:fldChar w:fldCharType="separate"/>
      </w:r>
      <w:r w:rsidR="0063380A">
        <w:t xml:space="preserve">Figure </w:t>
      </w:r>
      <w:r w:rsidR="0063380A">
        <w:rPr>
          <w:noProof/>
        </w:rPr>
        <w:t>7</w:t>
      </w:r>
      <w:r w:rsidR="00686E42">
        <w:fldChar w:fldCharType="end"/>
      </w:r>
      <w:r w:rsidR="00686E42">
        <w:t xml:space="preserve"> </w:t>
      </w:r>
      <w:r w:rsidR="00506D40">
        <w:t>in the count of total shell section definitions shown in the left column.</w:t>
      </w:r>
      <w:r w:rsidR="00AA631E">
        <w:t xml:space="preserve"> </w:t>
      </w:r>
      <w:r w:rsidR="00506D40">
        <w:t xml:space="preserve">The larger-RC designs exhibit greater changes as functions of both element size and fiber-rounding parameters. The smaller-RC designs, however, while still sensitive to element size, exhibit reduced sensitivity to fiber-rounding than larger-RC designs due to the flatter response across the fiber-rounding parameter as shown for </w:t>
      </w:r>
      <w:r w:rsidR="00C978BC">
        <w:t>design</w:t>
      </w:r>
      <w:r w:rsidR="00506D40">
        <w:t xml:space="preserve"> E (RC=20.78</w:t>
      </w:r>
      <w:r w:rsidR="00E334E6">
        <w:t xml:space="preserve"> </w:t>
      </w:r>
      <w:r w:rsidR="00506D40">
        <w:t>in.).</w:t>
      </w:r>
    </w:p>
    <w:p w14:paraId="6F04F44E" w14:textId="554C8124" w:rsidR="00AA631E" w:rsidRPr="00967460" w:rsidRDefault="00024A2F" w:rsidP="00AA631E">
      <w:r>
        <w:t>Another way to observe the change in sensitivity from large-to-small RC designs is in</w:t>
      </w:r>
      <w:r w:rsidR="00CA3F27">
        <w:t xml:space="preserve"> the</w:t>
      </w:r>
      <w:r>
        <w:t xml:space="preserve"> </w:t>
      </w:r>
      <w:r w:rsidR="00C978BC">
        <w:t>ratio of</w:t>
      </w:r>
      <w:r>
        <w:t xml:space="preserve"> modified</w:t>
      </w:r>
      <w:r w:rsidR="00C978BC">
        <w:t>-to-total</w:t>
      </w:r>
      <w:r>
        <w:t xml:space="preserve"> shell sections resulting from the fiber-rounding process. The </w:t>
      </w:r>
      <w:r w:rsidR="00C978BC">
        <w:t>ratio</w:t>
      </w:r>
      <w:r>
        <w:t xml:space="preserve"> is shown in the right column in </w:t>
      </w:r>
      <w:r w:rsidR="00686E42">
        <w:fldChar w:fldCharType="begin"/>
      </w:r>
      <w:r w:rsidR="00686E42">
        <w:instrText xml:space="preserve"> REF _Ref133187356 \h </w:instrText>
      </w:r>
      <w:r w:rsidR="00686E42">
        <w:fldChar w:fldCharType="separate"/>
      </w:r>
      <w:r w:rsidR="0063380A">
        <w:t xml:space="preserve">Figure </w:t>
      </w:r>
      <w:r w:rsidR="0063380A">
        <w:rPr>
          <w:noProof/>
        </w:rPr>
        <w:t>7</w:t>
      </w:r>
      <w:r w:rsidR="00686E42">
        <w:fldChar w:fldCharType="end"/>
      </w:r>
      <w:r>
        <w:t>.</w:t>
      </w:r>
      <w:r w:rsidR="00AA631E">
        <w:t xml:space="preserve"> </w:t>
      </w:r>
      <w:r w:rsidR="00047396">
        <w:t xml:space="preserve">For the large-RC designs, a </w:t>
      </w:r>
      <w:r w:rsidR="00C978BC">
        <w:t xml:space="preserve">broadly flat </w:t>
      </w:r>
      <w:r w:rsidR="00047396">
        <w:t xml:space="preserve">slope </w:t>
      </w:r>
      <w:r w:rsidR="00C978BC">
        <w:t>along the fiber-rounding parameter</w:t>
      </w:r>
      <w:r w:rsidR="00047396">
        <w:t xml:space="preserve"> from G to 7.5</w:t>
      </w:r>
      <w:r w:rsidR="00C978BC">
        <w:t xml:space="preserve"> deg</w:t>
      </w:r>
      <w:r w:rsidR="00047396">
        <w:t xml:space="preserve"> for any element size, but especially for smaller element sizes</w:t>
      </w:r>
      <w:r w:rsidR="00124070">
        <w:t>, was observed</w:t>
      </w:r>
      <w:r w:rsidR="00047396">
        <w:t>.</w:t>
      </w:r>
      <w:r w:rsidR="00AA631E">
        <w:t xml:space="preserve"> One interpretation could be that as fiber</w:t>
      </w:r>
      <w:r w:rsidR="00D22611">
        <w:noBreakHyphen/>
      </w:r>
      <w:r w:rsidR="00AA631E">
        <w:t xml:space="preserve">rounding parameters become larger, </w:t>
      </w:r>
      <w:r w:rsidR="00F62E5F">
        <w:t>the</w:t>
      </w:r>
      <w:r w:rsidR="00C978BC">
        <w:t xml:space="preserve"> ratio</w:t>
      </w:r>
      <w:r w:rsidR="00F62E5F">
        <w:t>s</w:t>
      </w:r>
      <w:r w:rsidR="00AA631E">
        <w:t xml:space="preserve"> of </w:t>
      </w:r>
      <w:r w:rsidR="00C978BC">
        <w:t>modified</w:t>
      </w:r>
      <w:r w:rsidR="007D116B">
        <w:t>-</w:t>
      </w:r>
      <w:r w:rsidR="00F62E5F">
        <w:t>to</w:t>
      </w:r>
      <w:r w:rsidR="007D116B">
        <w:t>-total</w:t>
      </w:r>
      <w:r w:rsidR="00F62E5F">
        <w:t xml:space="preserve"> </w:t>
      </w:r>
      <w:r w:rsidR="00AA631E">
        <w:t xml:space="preserve">shell section definitions </w:t>
      </w:r>
      <w:r w:rsidR="00F62E5F">
        <w:t>are</w:t>
      </w:r>
      <w:r w:rsidR="00124070">
        <w:t xml:space="preserve"> approximately</w:t>
      </w:r>
      <w:r w:rsidR="00F62E5F">
        <w:t xml:space="preserve"> the same</w:t>
      </w:r>
      <w:r w:rsidR="00AA631E">
        <w:t xml:space="preserve">. </w:t>
      </w:r>
      <w:r w:rsidR="00047396">
        <w:t xml:space="preserve">As smaller-RC designs are observed, the slope </w:t>
      </w:r>
      <w:r w:rsidR="00C978BC">
        <w:t xml:space="preserve">trends positive along the fiber-rounding parameter direction. </w:t>
      </w:r>
      <w:r w:rsidR="00047396">
        <w:t xml:space="preserve">This trend across RC indicates fiber-rounding </w:t>
      </w:r>
      <w:r w:rsidR="00F62E5F">
        <w:t xml:space="preserve">has a greater </w:t>
      </w:r>
      <w:r w:rsidR="00047396">
        <w:t>effect on large-RC designs than on small-RC designs</w:t>
      </w:r>
      <w:r w:rsidR="00C978BC">
        <w:t xml:space="preserve"> because more shell section definitions are grouped together at large RC designs than at small RC designs</w:t>
      </w:r>
      <w:r w:rsidR="00047396">
        <w:t>.</w:t>
      </w:r>
      <w:r w:rsidR="00AA631E">
        <w:t xml:space="preserve"> </w:t>
      </w:r>
      <w:r w:rsidR="00047396">
        <w:t xml:space="preserve">As a result, </w:t>
      </w:r>
      <w:r w:rsidR="00DF43D4">
        <w:t>the benefit of</w:t>
      </w:r>
      <w:r w:rsidR="00AA631E">
        <w:t xml:space="preserve"> reduced preprocessing </w:t>
      </w:r>
      <w:r w:rsidR="007D116B">
        <w:t xml:space="preserve">time </w:t>
      </w:r>
      <w:r w:rsidR="00DF43D4">
        <w:t xml:space="preserve">is </w:t>
      </w:r>
      <w:r w:rsidR="007D116B">
        <w:t>reduced</w:t>
      </w:r>
      <w:r w:rsidR="00DF43D4">
        <w:t xml:space="preserve"> at a point in the RC space </w:t>
      </w:r>
      <w:r w:rsidR="00AA631E">
        <w:t>for the range of fiber-rounding parameters studied. Additional reduction of preprocessing time may be realized at fiber-rounding parameters larger than 7.5</w:t>
      </w:r>
      <w:r w:rsidR="00C978BC">
        <w:t xml:space="preserve"> </w:t>
      </w:r>
      <w:proofErr w:type="gramStart"/>
      <w:r w:rsidR="00C978BC">
        <w:t>deg</w:t>
      </w:r>
      <w:r w:rsidR="007D14D5">
        <w:t>,</w:t>
      </w:r>
      <w:r w:rsidR="00AA631E">
        <w:t xml:space="preserve"> but</w:t>
      </w:r>
      <w:proofErr w:type="gramEnd"/>
      <w:r w:rsidR="00AA631E">
        <w:t xml:space="preserve"> </w:t>
      </w:r>
      <w:r w:rsidR="00C978BC">
        <w:t xml:space="preserve">may </w:t>
      </w:r>
      <w:r w:rsidR="00AA631E">
        <w:t>come at the cost of model accuracy.</w:t>
      </w:r>
    </w:p>
    <w:p w14:paraId="502984DD" w14:textId="77777777" w:rsidR="00967460" w:rsidRDefault="00967460" w:rsidP="00967460">
      <w:pPr>
        <w:ind w:firstLine="0"/>
      </w:pPr>
    </w:p>
    <w:p w14:paraId="57DCF86B" w14:textId="53330C64" w:rsidR="00241CDD" w:rsidRDefault="00241CDD" w:rsidP="00967460">
      <w:pPr>
        <w:ind w:firstLine="0"/>
      </w:pPr>
    </w:p>
    <w:p w14:paraId="686F4B44" w14:textId="07E9920B" w:rsidR="00241CDD" w:rsidRDefault="00241CDD" w:rsidP="00241CDD">
      <w:pPr>
        <w:pStyle w:val="Heading1"/>
      </w:pPr>
      <w:r>
        <w:t>CONCLUDING REMARKS</w:t>
      </w:r>
    </w:p>
    <w:p w14:paraId="269454B6" w14:textId="2382A41C" w:rsidR="00241CDD" w:rsidRDefault="00241CDD" w:rsidP="00241CDD"/>
    <w:p w14:paraId="454A082D" w14:textId="4B5107B8" w:rsidR="00B67E73" w:rsidRDefault="00AA631E" w:rsidP="00684547">
      <w:r>
        <w:t xml:space="preserve">The results of a parametric study </w:t>
      </w:r>
      <w:r w:rsidR="007D14D5">
        <w:t xml:space="preserve">that was used to study </w:t>
      </w:r>
      <w:r>
        <w:t>the effects of fiber-angle fidelity, element size, and radius-of-curvature on various loading scenarios for tow-</w:t>
      </w:r>
      <w:r>
        <w:lastRenderedPageBreak/>
        <w:t>steered composite plates have been presented.</w:t>
      </w:r>
      <w:r w:rsidR="00684547">
        <w:t xml:space="preserve"> </w:t>
      </w:r>
      <w:r w:rsidR="00683E54">
        <w:t>The loading scenarios includ</w:t>
      </w:r>
      <w:r w:rsidR="00684547">
        <w:t>e</w:t>
      </w:r>
      <w:r w:rsidR="00683E54">
        <w:t xml:space="preserve"> a uniaxial tensile load via prescribed end-displacement, an applied constant pressure load, and an axial compression buckling load via an eigenvalue analysis.</w:t>
      </w:r>
      <w:r w:rsidR="00684547">
        <w:t xml:space="preserve"> </w:t>
      </w:r>
      <w:r w:rsidR="00683E54">
        <w:t>The radius-of-curvature range</w:t>
      </w:r>
      <w:r w:rsidR="007770B0">
        <w:t>d</w:t>
      </w:r>
      <w:r w:rsidR="00683E54">
        <w:t xml:space="preserve"> from 69.55</w:t>
      </w:r>
      <w:r w:rsidR="001651BF">
        <w:t xml:space="preserve"> </w:t>
      </w:r>
      <w:r w:rsidR="00683E54">
        <w:t>in. to 20.78</w:t>
      </w:r>
      <w:r w:rsidR="001651BF">
        <w:t xml:space="preserve"> </w:t>
      </w:r>
      <w:r w:rsidR="00683E54">
        <w:t>in.</w:t>
      </w:r>
      <w:r w:rsidR="00E4139D">
        <w:t>,</w:t>
      </w:r>
      <w:r w:rsidR="00683E54">
        <w:t xml:space="preserve"> which spans from approximately-twice to slightly-less</w:t>
      </w:r>
      <w:r w:rsidR="00684547">
        <w:t>-</w:t>
      </w:r>
      <w:r w:rsidR="00683E54">
        <w:t xml:space="preserve">than the approximate 35-in. minimum steering radius at </w:t>
      </w:r>
      <w:r w:rsidR="005B2BB0">
        <w:t>the</w:t>
      </w:r>
      <w:r w:rsidR="005C04F4">
        <w:t xml:space="preserve"> NASA</w:t>
      </w:r>
      <w:r w:rsidR="005B2BB0">
        <w:t xml:space="preserve"> </w:t>
      </w:r>
      <w:r w:rsidR="00683E54">
        <w:t>Langley Research Center Integrated Structural Assembly for Advanced Composite automated fiber placement facility.</w:t>
      </w:r>
      <w:r w:rsidR="00684547">
        <w:t xml:space="preserve"> </w:t>
      </w:r>
      <w:r w:rsidR="00683E54">
        <w:t>The element sizes range from 0.1</w:t>
      </w:r>
      <w:r w:rsidR="001651BF">
        <w:t xml:space="preserve"> </w:t>
      </w:r>
      <w:r w:rsidR="00683E54">
        <w:t>in. to 3.0</w:t>
      </w:r>
      <w:r w:rsidR="001651BF">
        <w:t xml:space="preserve"> </w:t>
      </w:r>
      <w:r w:rsidR="00683E54">
        <w:t xml:space="preserve">in. on a structural plate </w:t>
      </w:r>
      <w:r w:rsidR="00E4139D">
        <w:t>36-</w:t>
      </w:r>
      <w:r w:rsidR="00683E54">
        <w:t xml:space="preserve">in. </w:t>
      </w:r>
      <w:r w:rsidR="00E4139D">
        <w:t>long</w:t>
      </w:r>
      <w:r w:rsidR="00683E54">
        <w:t xml:space="preserve"> by </w:t>
      </w:r>
      <w:r w:rsidR="00E4139D">
        <w:t>24-</w:t>
      </w:r>
      <w:r w:rsidR="00683E54">
        <w:t xml:space="preserve">in. </w:t>
      </w:r>
      <w:r w:rsidR="00E4139D">
        <w:t>wide</w:t>
      </w:r>
      <w:r w:rsidR="00683E54">
        <w:t>.</w:t>
      </w:r>
      <w:r w:rsidR="00684547">
        <w:t xml:space="preserve"> </w:t>
      </w:r>
      <w:r w:rsidR="00683E54">
        <w:t xml:space="preserve">The fiber-angle rounding parameters range from increments of 0.01 to 7.5 </w:t>
      </w:r>
      <w:r w:rsidR="001651BF">
        <w:t>deg</w:t>
      </w:r>
      <w:r w:rsidR="00683E54">
        <w:t>.</w:t>
      </w:r>
      <w:r w:rsidR="00684547">
        <w:t xml:space="preserve"> </w:t>
      </w:r>
      <w:r w:rsidR="00683E54">
        <w:t xml:space="preserve">Results for structural metrics of interest are presented and discussed with little sensitivity shown to the fiber-rounding parameter until the 7.5 </w:t>
      </w:r>
      <w:r w:rsidR="00FA63B4">
        <w:t xml:space="preserve">deg </w:t>
      </w:r>
      <w:r w:rsidR="00683E54">
        <w:t>increment.</w:t>
      </w:r>
      <w:r w:rsidR="00684547">
        <w:t xml:space="preserve"> </w:t>
      </w:r>
      <w:r w:rsidR="00683E54">
        <w:t xml:space="preserve">Sensitivity to element size </w:t>
      </w:r>
      <w:r w:rsidR="00684547">
        <w:t>generally</w:t>
      </w:r>
      <w:r w:rsidR="00683E54">
        <w:t xml:space="preserve"> dominated the </w:t>
      </w:r>
      <w:r w:rsidR="00684547">
        <w:t xml:space="preserve">observed results for the structural metrics. </w:t>
      </w:r>
    </w:p>
    <w:p w14:paraId="74AEC5DE" w14:textId="7EA20624" w:rsidR="00684547" w:rsidRDefault="00684547" w:rsidP="00684547">
      <w:r>
        <w:t xml:space="preserve">Notable reductions in preprocessing time were observed for increasingly coarse element size and fiber-rounding parameters. </w:t>
      </w:r>
      <w:r w:rsidR="007770B0">
        <w:t>The preprocessing times decreased up to three orders of magnitude from a few thousand seconds to a few seconds without loss of accuracy in the mechanics-based metrics</w:t>
      </w:r>
      <w:r>
        <w:t xml:space="preserve">. </w:t>
      </w:r>
      <w:r w:rsidR="007770B0">
        <w:t>Such increased computational performance is of particular interest to the structural design and analysis communities that may be conducting large counts of finite-element analyses, such as in other parametric studies, Monte-Carlo analyses, uncertainty quantification, or tow-steered optimization</w:t>
      </w:r>
      <w:r>
        <w:t>.</w:t>
      </w:r>
    </w:p>
    <w:p w14:paraId="7364E4A5" w14:textId="3FE026CD" w:rsidR="00241CDD" w:rsidRDefault="00241CDD" w:rsidP="00684547">
      <w:pPr>
        <w:ind w:firstLine="0"/>
      </w:pPr>
    </w:p>
    <w:p w14:paraId="153D4CFC" w14:textId="6BBF1019" w:rsidR="00A50781" w:rsidRDefault="00A50781" w:rsidP="00684547">
      <w:pPr>
        <w:ind w:firstLine="0"/>
      </w:pPr>
    </w:p>
    <w:p w14:paraId="1BD983E6" w14:textId="5842F115" w:rsidR="00A50781" w:rsidRDefault="005D437F" w:rsidP="005D437F">
      <w:pPr>
        <w:pStyle w:val="Heading1"/>
      </w:pPr>
      <w:r>
        <w:t>ACKNOWLEDGEMENTS</w:t>
      </w:r>
    </w:p>
    <w:p w14:paraId="1B278BB9" w14:textId="5727EA8F" w:rsidR="005D437F" w:rsidRDefault="005D437F" w:rsidP="005D437F"/>
    <w:p w14:paraId="315E4C30" w14:textId="2415BC00" w:rsidR="005D437F" w:rsidRPr="005D437F" w:rsidRDefault="005D437F" w:rsidP="005D437F">
      <w:r>
        <w:t xml:space="preserve">The authors thank Brian Mason for his assistance and helpful conversations about ATSCOOL and tow-steering design tools. The primary author also thanks Heather Kosztowny, Ph.D., for her </w:t>
      </w:r>
      <w:r w:rsidR="00F72639">
        <w:t xml:space="preserve">insight and suggestions </w:t>
      </w:r>
      <w:r w:rsidR="00CA3F27">
        <w:t>on</w:t>
      </w:r>
      <w:r w:rsidR="00F72639">
        <w:t xml:space="preserve"> Python-based plotting</w:t>
      </w:r>
      <w:r w:rsidR="00CA3F27">
        <w:t xml:space="preserve"> methods</w:t>
      </w:r>
      <w:r w:rsidR="00F72639">
        <w:t>.</w:t>
      </w:r>
    </w:p>
    <w:p w14:paraId="1F700B27" w14:textId="42F8F03E" w:rsidR="00241CDD" w:rsidRDefault="00241CDD" w:rsidP="00684547">
      <w:pPr>
        <w:ind w:firstLine="0"/>
      </w:pPr>
    </w:p>
    <w:p w14:paraId="4E2B6725" w14:textId="5467F002" w:rsidR="00241CDD" w:rsidRDefault="00241CDD" w:rsidP="00241CDD">
      <w:pPr>
        <w:pStyle w:val="Heading1"/>
      </w:pPr>
      <w:r>
        <w:t>REFERENCES</w:t>
      </w:r>
    </w:p>
    <w:p w14:paraId="326F566B" w14:textId="74530A9A" w:rsidR="00241CDD" w:rsidRDefault="00241CDD" w:rsidP="00241CDD"/>
    <w:bookmarkStart w:id="17" w:name="_Hlk133855532"/>
    <w:p w14:paraId="10F604CA" w14:textId="77777777" w:rsidR="00331B70" w:rsidRPr="00331B70" w:rsidRDefault="00331B70" w:rsidP="00331B70">
      <w:pPr>
        <w:widowControl w:val="0"/>
        <w:adjustRightInd w:val="0"/>
        <w:ind w:left="640" w:hanging="640"/>
        <w:jc w:val="left"/>
        <w:rPr>
          <w:noProof/>
          <w:sz w:val="20"/>
          <w:szCs w:val="20"/>
        </w:rPr>
      </w:pPr>
      <w:r w:rsidRPr="00331B70">
        <w:rPr>
          <w:sz w:val="20"/>
          <w:szCs w:val="20"/>
        </w:rPr>
        <w:fldChar w:fldCharType="begin" w:fldLock="1"/>
      </w:r>
      <w:r w:rsidRPr="00331B70">
        <w:rPr>
          <w:sz w:val="20"/>
          <w:szCs w:val="20"/>
        </w:rPr>
        <w:instrText xml:space="preserve">ADDIN Mendeley Bibliography CSL_BIBLIOGRAPHY </w:instrText>
      </w:r>
      <w:r w:rsidRPr="00331B70">
        <w:rPr>
          <w:sz w:val="20"/>
          <w:szCs w:val="20"/>
        </w:rPr>
        <w:fldChar w:fldCharType="separate"/>
      </w:r>
      <w:r w:rsidRPr="00331B70">
        <w:rPr>
          <w:noProof/>
          <w:sz w:val="20"/>
          <w:szCs w:val="20"/>
        </w:rPr>
        <w:t xml:space="preserve">[1] </w:t>
      </w:r>
      <w:r w:rsidRPr="00331B70">
        <w:rPr>
          <w:noProof/>
          <w:sz w:val="20"/>
          <w:szCs w:val="20"/>
        </w:rPr>
        <w:tab/>
        <w:t xml:space="preserve">Jones, R. M. 1999. </w:t>
      </w:r>
      <w:r w:rsidRPr="00331B70">
        <w:rPr>
          <w:i/>
          <w:iCs/>
          <w:noProof/>
          <w:sz w:val="20"/>
          <w:szCs w:val="20"/>
        </w:rPr>
        <w:t>Mechanics of Composite Materials</w:t>
      </w:r>
      <w:r w:rsidRPr="00331B70">
        <w:rPr>
          <w:noProof/>
          <w:sz w:val="20"/>
          <w:szCs w:val="20"/>
        </w:rPr>
        <w:t xml:space="preserve">. Taylor &amp; Francis Group, </w:t>
      </w:r>
      <w:r w:rsidRPr="00331B70">
        <w:rPr>
          <w:noProof/>
          <w:sz w:val="20"/>
          <w:szCs w:val="20"/>
        </w:rPr>
        <w:br/>
        <w:t>pp. 371-381.</w:t>
      </w:r>
    </w:p>
    <w:p w14:paraId="492263A4" w14:textId="77777777" w:rsidR="00331B70" w:rsidRPr="00331B70" w:rsidRDefault="00331B70" w:rsidP="00331B70">
      <w:pPr>
        <w:widowControl w:val="0"/>
        <w:adjustRightInd w:val="0"/>
        <w:ind w:left="640" w:hanging="640"/>
        <w:jc w:val="left"/>
        <w:rPr>
          <w:noProof/>
          <w:sz w:val="20"/>
          <w:szCs w:val="20"/>
        </w:rPr>
      </w:pPr>
      <w:r w:rsidRPr="00331B70">
        <w:rPr>
          <w:noProof/>
          <w:sz w:val="20"/>
          <w:szCs w:val="20"/>
        </w:rPr>
        <w:t xml:space="preserve">[2] </w:t>
      </w:r>
      <w:r w:rsidRPr="00331B70">
        <w:rPr>
          <w:noProof/>
          <w:sz w:val="20"/>
          <w:szCs w:val="20"/>
        </w:rPr>
        <w:tab/>
        <w:t xml:space="preserve">Hyer, M. W. and H. H. Lee. 1991. “The Use of Curvilinear Fiber Format to Improve Buckling Resistance of Composite Plates with Central Circular Holes,” </w:t>
      </w:r>
      <w:r w:rsidRPr="00331B70">
        <w:rPr>
          <w:i/>
          <w:iCs/>
          <w:noProof/>
          <w:sz w:val="20"/>
          <w:szCs w:val="20"/>
        </w:rPr>
        <w:t>Compos. Struct.</w:t>
      </w:r>
      <w:r w:rsidRPr="00331B70">
        <w:rPr>
          <w:noProof/>
          <w:sz w:val="20"/>
          <w:szCs w:val="20"/>
        </w:rPr>
        <w:t>, 18(3):239–261.</w:t>
      </w:r>
    </w:p>
    <w:p w14:paraId="47557580" w14:textId="77777777" w:rsidR="00331B70" w:rsidRPr="00331B70" w:rsidRDefault="00331B70" w:rsidP="00331B70">
      <w:pPr>
        <w:widowControl w:val="0"/>
        <w:adjustRightInd w:val="0"/>
        <w:ind w:left="640" w:hanging="640"/>
        <w:jc w:val="left"/>
        <w:rPr>
          <w:noProof/>
          <w:sz w:val="20"/>
          <w:szCs w:val="20"/>
        </w:rPr>
      </w:pPr>
      <w:r w:rsidRPr="00331B70">
        <w:rPr>
          <w:noProof/>
          <w:sz w:val="20"/>
          <w:szCs w:val="20"/>
        </w:rPr>
        <w:t xml:space="preserve">[3] </w:t>
      </w:r>
      <w:r w:rsidRPr="00331B70">
        <w:rPr>
          <w:noProof/>
          <w:sz w:val="20"/>
          <w:szCs w:val="20"/>
        </w:rPr>
        <w:tab/>
        <w:t xml:space="preserve">Tatting, B. F. and Z. Gurdal. 2002. “Design and Manufacture Tow Placed Plates of Elastically Tailored Tow Placed Plates,” </w:t>
      </w:r>
      <w:r w:rsidRPr="00331B70">
        <w:rPr>
          <w:i/>
          <w:iCs/>
          <w:noProof/>
          <w:sz w:val="20"/>
          <w:szCs w:val="20"/>
        </w:rPr>
        <w:t>NASA/CR-2002-211919</w:t>
      </w:r>
      <w:r w:rsidRPr="00331B70">
        <w:rPr>
          <w:noProof/>
          <w:sz w:val="20"/>
          <w:szCs w:val="20"/>
        </w:rPr>
        <w:t>.</w:t>
      </w:r>
    </w:p>
    <w:p w14:paraId="3489910F" w14:textId="77777777" w:rsidR="00331B70" w:rsidRPr="00331B70" w:rsidRDefault="00331B70" w:rsidP="00331B70">
      <w:pPr>
        <w:widowControl w:val="0"/>
        <w:adjustRightInd w:val="0"/>
        <w:ind w:left="640" w:hanging="640"/>
        <w:jc w:val="left"/>
        <w:rPr>
          <w:noProof/>
          <w:sz w:val="20"/>
          <w:szCs w:val="20"/>
        </w:rPr>
      </w:pPr>
      <w:r w:rsidRPr="00331B70">
        <w:rPr>
          <w:noProof/>
          <w:sz w:val="20"/>
          <w:szCs w:val="20"/>
        </w:rPr>
        <w:t xml:space="preserve">[4] </w:t>
      </w:r>
      <w:r w:rsidRPr="00331B70">
        <w:rPr>
          <w:noProof/>
          <w:sz w:val="20"/>
          <w:szCs w:val="20"/>
        </w:rPr>
        <w:tab/>
        <w:t xml:space="preserve">Hyer, M. W. and R. F. Charette. 1991. “Use of Curvilinear Fiber Format in Composite Structure Design,” </w:t>
      </w:r>
      <w:r w:rsidRPr="00331B70">
        <w:rPr>
          <w:i/>
          <w:iCs/>
          <w:noProof/>
          <w:sz w:val="20"/>
          <w:szCs w:val="20"/>
        </w:rPr>
        <w:t>AIAA J.</w:t>
      </w:r>
      <w:r w:rsidRPr="00331B70">
        <w:rPr>
          <w:noProof/>
          <w:sz w:val="20"/>
          <w:szCs w:val="20"/>
        </w:rPr>
        <w:t>, 29(6):1011–1015.</w:t>
      </w:r>
    </w:p>
    <w:p w14:paraId="1C8EB2F6" w14:textId="77777777" w:rsidR="00331B70" w:rsidRPr="00331B70" w:rsidRDefault="00331B70" w:rsidP="00331B70">
      <w:pPr>
        <w:widowControl w:val="0"/>
        <w:adjustRightInd w:val="0"/>
        <w:ind w:left="640" w:hanging="640"/>
        <w:jc w:val="left"/>
        <w:rPr>
          <w:noProof/>
          <w:sz w:val="20"/>
          <w:szCs w:val="20"/>
        </w:rPr>
      </w:pPr>
      <w:r w:rsidRPr="00331B70">
        <w:rPr>
          <w:noProof/>
          <w:sz w:val="20"/>
          <w:szCs w:val="20"/>
        </w:rPr>
        <w:t xml:space="preserve">[5] </w:t>
      </w:r>
      <w:r w:rsidRPr="00331B70">
        <w:rPr>
          <w:noProof/>
          <w:sz w:val="20"/>
          <w:szCs w:val="20"/>
        </w:rPr>
        <w:tab/>
        <w:t xml:space="preserve">Tatting, B. F., Setoodeh, S., and Z. Gürdal. 2005. "Enhancements of Tow-Steering Design Techniques: Design of Rectangular Panel Under Combined Loads," </w:t>
      </w:r>
      <w:r w:rsidRPr="00331B70">
        <w:rPr>
          <w:i/>
          <w:iCs/>
          <w:noProof/>
          <w:sz w:val="20"/>
          <w:szCs w:val="20"/>
        </w:rPr>
        <w:t>NASA/CR-2005-213911</w:t>
      </w:r>
      <w:r w:rsidRPr="00331B70">
        <w:rPr>
          <w:noProof/>
          <w:sz w:val="20"/>
          <w:szCs w:val="20"/>
        </w:rPr>
        <w:t>.</w:t>
      </w:r>
    </w:p>
    <w:p w14:paraId="297437EC" w14:textId="77777777" w:rsidR="00331B70" w:rsidRPr="00331B70" w:rsidRDefault="00331B70" w:rsidP="00331B70">
      <w:pPr>
        <w:widowControl w:val="0"/>
        <w:adjustRightInd w:val="0"/>
        <w:ind w:left="640" w:hanging="640"/>
        <w:jc w:val="left"/>
        <w:rPr>
          <w:noProof/>
          <w:sz w:val="20"/>
          <w:szCs w:val="20"/>
        </w:rPr>
      </w:pPr>
      <w:r w:rsidRPr="00331B70">
        <w:rPr>
          <w:noProof/>
          <w:sz w:val="20"/>
          <w:szCs w:val="20"/>
        </w:rPr>
        <w:t xml:space="preserve">[6] </w:t>
      </w:r>
      <w:r w:rsidRPr="00331B70">
        <w:rPr>
          <w:noProof/>
          <w:sz w:val="20"/>
          <w:szCs w:val="20"/>
        </w:rPr>
        <w:tab/>
        <w:t xml:space="preserve">Gürdal, Z. and R. Olmedo. 1993. “In-Plane Response of Laminates with Spatially Varying Fiber Orientations: Variable Stiffness Concept,” </w:t>
      </w:r>
      <w:r w:rsidRPr="00331B70">
        <w:rPr>
          <w:i/>
          <w:iCs/>
          <w:noProof/>
          <w:sz w:val="20"/>
          <w:szCs w:val="20"/>
        </w:rPr>
        <w:t>AIAA J.</w:t>
      </w:r>
      <w:r w:rsidRPr="00331B70">
        <w:rPr>
          <w:noProof/>
          <w:sz w:val="20"/>
          <w:szCs w:val="20"/>
        </w:rPr>
        <w:t>, 31(4):751–758.</w:t>
      </w:r>
    </w:p>
    <w:p w14:paraId="6A92272F" w14:textId="77777777" w:rsidR="00331B70" w:rsidRPr="00331B70" w:rsidRDefault="00331B70" w:rsidP="00331B70">
      <w:pPr>
        <w:widowControl w:val="0"/>
        <w:adjustRightInd w:val="0"/>
        <w:ind w:left="640" w:hanging="640"/>
        <w:jc w:val="left"/>
        <w:rPr>
          <w:noProof/>
          <w:sz w:val="20"/>
          <w:szCs w:val="20"/>
        </w:rPr>
      </w:pPr>
      <w:r w:rsidRPr="00331B70">
        <w:rPr>
          <w:noProof/>
          <w:sz w:val="20"/>
          <w:szCs w:val="20"/>
        </w:rPr>
        <w:t xml:space="preserve">[7] </w:t>
      </w:r>
      <w:r w:rsidRPr="00331B70">
        <w:rPr>
          <w:noProof/>
          <w:sz w:val="20"/>
          <w:szCs w:val="20"/>
        </w:rPr>
        <w:tab/>
        <w:t>Olmedo, R. and Z. Gurdal. 1993. “Buckling Response of Laminates with Spatially Varying Fiber Orientations,” presented at the 34th Structures, Structural Dynamics, and Materials Conference</w:t>
      </w:r>
      <w:r w:rsidRPr="00331B70">
        <w:rPr>
          <w:i/>
          <w:iCs/>
          <w:noProof/>
          <w:sz w:val="20"/>
          <w:szCs w:val="20"/>
        </w:rPr>
        <w:t>,</w:t>
      </w:r>
      <w:r w:rsidRPr="00331B70">
        <w:rPr>
          <w:noProof/>
          <w:sz w:val="20"/>
          <w:szCs w:val="20"/>
        </w:rPr>
        <w:t xml:space="preserve"> April 19-22, 1993.</w:t>
      </w:r>
    </w:p>
    <w:p w14:paraId="03F616BC" w14:textId="77777777" w:rsidR="00331B70" w:rsidRPr="00331B70" w:rsidRDefault="00331B70" w:rsidP="00331B70">
      <w:pPr>
        <w:widowControl w:val="0"/>
        <w:adjustRightInd w:val="0"/>
        <w:ind w:left="640" w:hanging="640"/>
        <w:jc w:val="left"/>
        <w:rPr>
          <w:noProof/>
          <w:sz w:val="20"/>
          <w:szCs w:val="20"/>
        </w:rPr>
      </w:pPr>
      <w:r w:rsidRPr="00331B70">
        <w:rPr>
          <w:noProof/>
          <w:sz w:val="20"/>
          <w:szCs w:val="20"/>
        </w:rPr>
        <w:t xml:space="preserve">[8] </w:t>
      </w:r>
      <w:r w:rsidRPr="00331B70">
        <w:rPr>
          <w:noProof/>
          <w:sz w:val="20"/>
          <w:szCs w:val="20"/>
        </w:rPr>
        <w:tab/>
        <w:t>Wu, K. C., Turpin, J. D., Stanford, B. K., and R. A. Martin. 2014. “Structural Performance of Advanced Composite Tow-Steered Shells with Cutouts,” presented at the 55th AIAA/ASMe/ASCE/AHS/SC Structures, Structural Dynamics, and Materials Conference, January 13-17, 2014.</w:t>
      </w:r>
    </w:p>
    <w:p w14:paraId="12D2E9EA" w14:textId="77777777" w:rsidR="00331B70" w:rsidRPr="00331B70" w:rsidRDefault="00331B70" w:rsidP="00331B70">
      <w:pPr>
        <w:widowControl w:val="0"/>
        <w:adjustRightInd w:val="0"/>
        <w:ind w:left="640" w:hanging="640"/>
        <w:jc w:val="left"/>
        <w:rPr>
          <w:noProof/>
          <w:sz w:val="20"/>
          <w:szCs w:val="20"/>
        </w:rPr>
      </w:pPr>
      <w:r w:rsidRPr="00331B70">
        <w:rPr>
          <w:noProof/>
          <w:sz w:val="20"/>
          <w:szCs w:val="20"/>
        </w:rPr>
        <w:t xml:space="preserve">[9] </w:t>
      </w:r>
      <w:r w:rsidRPr="00331B70">
        <w:rPr>
          <w:noProof/>
          <w:sz w:val="20"/>
          <w:szCs w:val="20"/>
        </w:rPr>
        <w:tab/>
        <w:t>Nagendra, S., Kodiyalam, S., Davis, J. E., and V. N. Parthasarathy. 1995. “Optimization of Tow Fiber Paths for Composite Design,” presented at the 36th Structures, Structural Dynamics and Materials Conference, April 10-13, 1995.</w:t>
      </w:r>
    </w:p>
    <w:p w14:paraId="406471A7" w14:textId="77777777" w:rsidR="00331B70" w:rsidRPr="00331B70" w:rsidRDefault="00331B70" w:rsidP="00331B70">
      <w:pPr>
        <w:widowControl w:val="0"/>
        <w:adjustRightInd w:val="0"/>
        <w:ind w:left="640" w:hanging="640"/>
        <w:jc w:val="left"/>
        <w:rPr>
          <w:noProof/>
          <w:sz w:val="20"/>
          <w:szCs w:val="20"/>
        </w:rPr>
      </w:pPr>
      <w:r w:rsidRPr="00331B70">
        <w:rPr>
          <w:noProof/>
          <w:sz w:val="20"/>
          <w:szCs w:val="20"/>
        </w:rPr>
        <w:t xml:space="preserve">[10] </w:t>
      </w:r>
      <w:r w:rsidRPr="00331B70">
        <w:rPr>
          <w:noProof/>
          <w:sz w:val="20"/>
          <w:szCs w:val="20"/>
        </w:rPr>
        <w:tab/>
        <w:t xml:space="preserve">Gürdal, Z., Tatting, B. F., and C. K. Wu. 2008. “Variable Stiffness Composite Panels: Effects of </w:t>
      </w:r>
      <w:r w:rsidRPr="00331B70">
        <w:rPr>
          <w:noProof/>
          <w:sz w:val="20"/>
          <w:szCs w:val="20"/>
        </w:rPr>
        <w:lastRenderedPageBreak/>
        <w:t xml:space="preserve">Stiffness Variation on the in-Plane and Buckling Response,” </w:t>
      </w:r>
      <w:r w:rsidRPr="00331B70">
        <w:rPr>
          <w:i/>
          <w:iCs/>
          <w:noProof/>
          <w:sz w:val="20"/>
          <w:szCs w:val="20"/>
        </w:rPr>
        <w:t>Compos. Part A: App. Sci. and Manuf.</w:t>
      </w:r>
      <w:r w:rsidRPr="00331B70">
        <w:rPr>
          <w:noProof/>
          <w:sz w:val="20"/>
          <w:szCs w:val="20"/>
        </w:rPr>
        <w:t>, 39(5):911–922.</w:t>
      </w:r>
    </w:p>
    <w:p w14:paraId="6868DD9F" w14:textId="77777777" w:rsidR="00331B70" w:rsidRPr="00331B70" w:rsidRDefault="00331B70" w:rsidP="00331B70">
      <w:pPr>
        <w:widowControl w:val="0"/>
        <w:adjustRightInd w:val="0"/>
        <w:ind w:left="640" w:hanging="640"/>
        <w:jc w:val="left"/>
        <w:rPr>
          <w:noProof/>
          <w:sz w:val="20"/>
          <w:szCs w:val="20"/>
        </w:rPr>
      </w:pPr>
      <w:r w:rsidRPr="00331B70">
        <w:rPr>
          <w:noProof/>
          <w:sz w:val="20"/>
          <w:szCs w:val="20"/>
        </w:rPr>
        <w:t xml:space="preserve">[11] </w:t>
      </w:r>
      <w:r w:rsidRPr="00331B70">
        <w:rPr>
          <w:noProof/>
          <w:sz w:val="20"/>
          <w:szCs w:val="20"/>
        </w:rPr>
        <w:tab/>
        <w:t xml:space="preserve">Lopes, C. S., Gürdal, Z., and P. P. Camanho. 2010. “Tailoring for Strength of Composite Steered-Fibre Panels with Cutouts,” </w:t>
      </w:r>
      <w:r w:rsidRPr="00331B70">
        <w:rPr>
          <w:i/>
          <w:iCs/>
          <w:noProof/>
          <w:sz w:val="20"/>
          <w:szCs w:val="20"/>
        </w:rPr>
        <w:t>Compos. Part A: App. Sci. and Manuf.</w:t>
      </w:r>
      <w:r w:rsidRPr="00331B70">
        <w:rPr>
          <w:noProof/>
          <w:sz w:val="20"/>
          <w:szCs w:val="20"/>
        </w:rPr>
        <w:t xml:space="preserve">, </w:t>
      </w:r>
      <w:r w:rsidRPr="00331B70">
        <w:rPr>
          <w:noProof/>
          <w:sz w:val="20"/>
          <w:szCs w:val="20"/>
        </w:rPr>
        <w:br/>
        <w:t>41(12):1760–1767.</w:t>
      </w:r>
    </w:p>
    <w:p w14:paraId="1A0B0151" w14:textId="77777777" w:rsidR="00331B70" w:rsidRPr="00331B70" w:rsidRDefault="00331B70" w:rsidP="00331B70">
      <w:pPr>
        <w:widowControl w:val="0"/>
        <w:adjustRightInd w:val="0"/>
        <w:ind w:left="640" w:hanging="640"/>
        <w:jc w:val="left"/>
        <w:rPr>
          <w:noProof/>
          <w:sz w:val="20"/>
          <w:szCs w:val="20"/>
        </w:rPr>
      </w:pPr>
      <w:r w:rsidRPr="00331B70">
        <w:rPr>
          <w:noProof/>
          <w:sz w:val="20"/>
          <w:szCs w:val="20"/>
        </w:rPr>
        <w:t xml:space="preserve">[12] </w:t>
      </w:r>
      <w:r w:rsidRPr="00331B70">
        <w:rPr>
          <w:noProof/>
          <w:sz w:val="20"/>
          <w:szCs w:val="20"/>
        </w:rPr>
        <w:tab/>
        <w:t xml:space="preserve">Setoodeh, S., Abdalla, M. M., and Z. Gürdal. 2005. “Design of Variable-Stiffness Laminates Using Lamination Parameters,” </w:t>
      </w:r>
      <w:r w:rsidRPr="00331B70">
        <w:rPr>
          <w:i/>
          <w:iCs/>
          <w:noProof/>
          <w:sz w:val="20"/>
          <w:szCs w:val="20"/>
        </w:rPr>
        <w:t>Compos. Part B: Eng.</w:t>
      </w:r>
      <w:r w:rsidRPr="00331B70">
        <w:rPr>
          <w:noProof/>
          <w:sz w:val="20"/>
          <w:szCs w:val="20"/>
        </w:rPr>
        <w:t>, 37(4–5):301–309.</w:t>
      </w:r>
    </w:p>
    <w:p w14:paraId="333E5120" w14:textId="77777777" w:rsidR="00331B70" w:rsidRPr="00331B70" w:rsidRDefault="00331B70" w:rsidP="00331B70">
      <w:pPr>
        <w:widowControl w:val="0"/>
        <w:adjustRightInd w:val="0"/>
        <w:ind w:left="640" w:hanging="640"/>
        <w:jc w:val="left"/>
        <w:rPr>
          <w:noProof/>
          <w:sz w:val="20"/>
          <w:szCs w:val="20"/>
        </w:rPr>
      </w:pPr>
      <w:r w:rsidRPr="00331B70">
        <w:rPr>
          <w:noProof/>
          <w:sz w:val="20"/>
          <w:szCs w:val="20"/>
        </w:rPr>
        <w:t xml:space="preserve">[13] </w:t>
      </w:r>
      <w:r w:rsidRPr="00331B70">
        <w:rPr>
          <w:noProof/>
          <w:sz w:val="20"/>
          <w:szCs w:val="20"/>
        </w:rPr>
        <w:tab/>
        <w:t>Brooks, T. R., Martins, J. R. R. A., and G. J. Kennedy. 2017. “High-Fidelity Multipoint Aerostructural Optimization of a High Aspect Ratio Tow-Steered Composite Wing,” presented at the 58th AIAA/ASCE/AHS/ASC Structures, Structural Dynamics, and Materials Conference, January 9-13, 2017.</w:t>
      </w:r>
    </w:p>
    <w:p w14:paraId="78BB0426" w14:textId="77777777" w:rsidR="00331B70" w:rsidRPr="00331B70" w:rsidRDefault="00331B70" w:rsidP="00331B70">
      <w:pPr>
        <w:widowControl w:val="0"/>
        <w:adjustRightInd w:val="0"/>
        <w:ind w:left="640" w:hanging="640"/>
        <w:jc w:val="left"/>
        <w:rPr>
          <w:noProof/>
          <w:sz w:val="20"/>
          <w:szCs w:val="20"/>
        </w:rPr>
      </w:pPr>
      <w:r w:rsidRPr="00331B70">
        <w:rPr>
          <w:noProof/>
          <w:sz w:val="20"/>
          <w:szCs w:val="20"/>
        </w:rPr>
        <w:t xml:space="preserve">[14] </w:t>
      </w:r>
      <w:r w:rsidRPr="00331B70">
        <w:rPr>
          <w:noProof/>
          <w:sz w:val="20"/>
          <w:szCs w:val="20"/>
        </w:rPr>
        <w:tab/>
        <w:t xml:space="preserve">Torres, A. P., Warner, J. E., Aguiló, M. A., and J. K. Guest. 2021. “Robust Topology Optimization under Loading Uncertainties via Stochastic Reduced Order Models,” </w:t>
      </w:r>
      <w:r w:rsidRPr="00331B70">
        <w:rPr>
          <w:i/>
          <w:iCs/>
          <w:noProof/>
          <w:sz w:val="20"/>
          <w:szCs w:val="20"/>
        </w:rPr>
        <w:t>Int. J. for Num. Meth. in Eng.</w:t>
      </w:r>
      <w:r w:rsidRPr="00331B70">
        <w:rPr>
          <w:noProof/>
          <w:sz w:val="20"/>
          <w:szCs w:val="20"/>
        </w:rPr>
        <w:t>, 122(20):5718–5743.</w:t>
      </w:r>
    </w:p>
    <w:p w14:paraId="399B299B" w14:textId="77777777" w:rsidR="00331B70" w:rsidRPr="00331B70" w:rsidRDefault="00331B70" w:rsidP="00331B70">
      <w:pPr>
        <w:widowControl w:val="0"/>
        <w:adjustRightInd w:val="0"/>
        <w:ind w:left="640" w:hanging="640"/>
        <w:jc w:val="left"/>
        <w:rPr>
          <w:noProof/>
          <w:sz w:val="20"/>
          <w:szCs w:val="20"/>
        </w:rPr>
      </w:pPr>
      <w:r w:rsidRPr="00331B70">
        <w:rPr>
          <w:noProof/>
          <w:sz w:val="20"/>
          <w:szCs w:val="20"/>
        </w:rPr>
        <w:t xml:space="preserve">[15] </w:t>
      </w:r>
      <w:r w:rsidRPr="00331B70">
        <w:rPr>
          <w:noProof/>
          <w:sz w:val="20"/>
          <w:szCs w:val="20"/>
        </w:rPr>
        <w:tab/>
        <w:t>Abaqus Standard, Version 6.18, Dassault Systemes Simulia Corp., Johnston, Rhode Island, USA, 2017.</w:t>
      </w:r>
    </w:p>
    <w:p w14:paraId="1097E645" w14:textId="77777777" w:rsidR="00331B70" w:rsidRPr="00331B70" w:rsidRDefault="00331B70" w:rsidP="00331B70">
      <w:pPr>
        <w:widowControl w:val="0"/>
        <w:adjustRightInd w:val="0"/>
        <w:ind w:left="640" w:hanging="640"/>
        <w:jc w:val="left"/>
        <w:rPr>
          <w:noProof/>
          <w:sz w:val="20"/>
          <w:szCs w:val="20"/>
        </w:rPr>
      </w:pPr>
      <w:r w:rsidRPr="00331B70">
        <w:rPr>
          <w:noProof/>
          <w:sz w:val="20"/>
          <w:szCs w:val="20"/>
        </w:rPr>
        <w:t xml:space="preserve">[16] </w:t>
      </w:r>
      <w:r w:rsidRPr="00331B70">
        <w:rPr>
          <w:noProof/>
          <w:sz w:val="20"/>
          <w:szCs w:val="20"/>
        </w:rPr>
        <w:tab/>
        <w:t xml:space="preserve">Mason, B. H., Cardona, A. M., Anderson, E. K., and D. C. Jegley. "ATSCOOL, a Tool for Defining Tow Steered Laminates for Finite Element Grids," </w:t>
      </w:r>
      <w:r w:rsidRPr="00331B70">
        <w:rPr>
          <w:i/>
          <w:iCs/>
          <w:noProof/>
          <w:sz w:val="20"/>
          <w:szCs w:val="20"/>
        </w:rPr>
        <w:t>NASA/TM to be published.</w:t>
      </w:r>
    </w:p>
    <w:p w14:paraId="2E699911" w14:textId="77777777" w:rsidR="00331B70" w:rsidRPr="00331B70" w:rsidRDefault="00331B70" w:rsidP="00331B70">
      <w:pPr>
        <w:widowControl w:val="0"/>
        <w:adjustRightInd w:val="0"/>
        <w:ind w:left="640" w:hanging="640"/>
        <w:jc w:val="left"/>
        <w:rPr>
          <w:noProof/>
          <w:sz w:val="20"/>
          <w:szCs w:val="20"/>
        </w:rPr>
      </w:pPr>
      <w:r w:rsidRPr="00331B70">
        <w:rPr>
          <w:noProof/>
          <w:sz w:val="20"/>
          <w:szCs w:val="20"/>
        </w:rPr>
        <w:t xml:space="preserve">[17] </w:t>
      </w:r>
      <w:r w:rsidRPr="00331B70">
        <w:rPr>
          <w:noProof/>
          <w:sz w:val="20"/>
          <w:szCs w:val="20"/>
        </w:rPr>
        <w:tab/>
        <w:t xml:space="preserve">Przekop, A., Schultz, M. R., Kosztowny, C. J. R., Song, K., Lindell, M. C., Hilburger, M. W., and M. T. Rudd. 2020. "Design and Analysis of Buckling-Critical Large-Scale Sandwich Composite Cylindrical Test Articles," </w:t>
      </w:r>
      <w:r w:rsidRPr="00331B70">
        <w:rPr>
          <w:i/>
          <w:iCs/>
          <w:noProof/>
          <w:sz w:val="20"/>
          <w:szCs w:val="20"/>
        </w:rPr>
        <w:t>NASA/TM-2020-5008667</w:t>
      </w:r>
      <w:r w:rsidRPr="00331B70">
        <w:rPr>
          <w:noProof/>
          <w:sz w:val="20"/>
          <w:szCs w:val="20"/>
        </w:rPr>
        <w:t>.</w:t>
      </w:r>
    </w:p>
    <w:p w14:paraId="2421FD44" w14:textId="77777777" w:rsidR="00331B70" w:rsidRPr="00331B70" w:rsidRDefault="00331B70" w:rsidP="00331B70">
      <w:pPr>
        <w:rPr>
          <w:sz w:val="20"/>
          <w:szCs w:val="20"/>
        </w:rPr>
      </w:pPr>
      <w:r w:rsidRPr="00331B70">
        <w:rPr>
          <w:sz w:val="20"/>
          <w:szCs w:val="20"/>
        </w:rPr>
        <w:fldChar w:fldCharType="end"/>
      </w:r>
      <w:bookmarkEnd w:id="17"/>
    </w:p>
    <w:p w14:paraId="3E8DF8D1" w14:textId="6A9FD688" w:rsidR="002E7401" w:rsidRDefault="002E7401" w:rsidP="00331B70">
      <w:pPr>
        <w:widowControl w:val="0"/>
        <w:adjustRightInd w:val="0"/>
        <w:ind w:left="640" w:hanging="640"/>
        <w:jc w:val="left"/>
      </w:pPr>
    </w:p>
    <w:sectPr w:rsidR="002E7401" w:rsidSect="00B3641F">
      <w:footnotePr>
        <w:numRestart w:val="eachPage"/>
      </w:footnotePr>
      <w:pgSz w:w="12240" w:h="15840"/>
      <w:pgMar w:top="1080" w:right="2246" w:bottom="1339" w:left="19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A83F9E" w14:textId="77777777" w:rsidR="00C163DB" w:rsidRDefault="00C163DB" w:rsidP="00E73ADE">
      <w:r>
        <w:separator/>
      </w:r>
    </w:p>
  </w:endnote>
  <w:endnote w:type="continuationSeparator" w:id="0">
    <w:p w14:paraId="39FFC888" w14:textId="77777777" w:rsidR="00C163DB" w:rsidRDefault="00C163DB" w:rsidP="00E73A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AE1FDE" w14:textId="77777777" w:rsidR="00C163DB" w:rsidRDefault="00C163DB" w:rsidP="00E73ADE">
      <w:r>
        <w:separator/>
      </w:r>
    </w:p>
  </w:footnote>
  <w:footnote w:type="continuationSeparator" w:id="0">
    <w:p w14:paraId="13C07A32" w14:textId="77777777" w:rsidR="00C163DB" w:rsidRDefault="00C163DB" w:rsidP="00E73ADE">
      <w:r>
        <w:continuationSeparator/>
      </w:r>
    </w:p>
  </w:footnote>
  <w:footnote w:id="1">
    <w:p w14:paraId="17DF8045" w14:textId="6C288127" w:rsidR="00330FDA" w:rsidRDefault="00330FDA" w:rsidP="00BA43AB">
      <w:pPr>
        <w:pStyle w:val="FootnoteText"/>
        <w:ind w:firstLine="0"/>
      </w:pPr>
      <w:r>
        <w:t>Cyrus J. R. Kosztowny and Lauren M. Simmons, Structural Mechanics and Concepts Branch, NASA Langley Research Center, Hampton, Virginia</w:t>
      </w:r>
      <w:r w:rsidR="00BC7359">
        <w:t xml:space="preserve">  </w:t>
      </w:r>
      <w:r>
        <w:t>23681-2199, U.S.A.</w:t>
      </w:r>
    </w:p>
  </w:footnote>
  <w:footnote w:id="2">
    <w:p w14:paraId="0D597CB4" w14:textId="77777777" w:rsidR="00330FDA" w:rsidRDefault="00330FDA" w:rsidP="00653EDC">
      <w:pPr>
        <w:ind w:firstLine="0"/>
      </w:pPr>
      <w:r>
        <w:rPr>
          <w:rStyle w:val="FootnoteReference"/>
        </w:rPr>
        <w:footnoteRef/>
      </w:r>
      <w:r>
        <w:t xml:space="preserve"> </w:t>
      </w:r>
      <w:r>
        <w:rPr>
          <w:sz w:val="20"/>
        </w:rPr>
        <w:t>The use of trademarks or names of manufacturers in this report is for accurate reporting and does not constitute an official endorsement, either expressed or implied, of such products or manufacturers by the National Aeronautics and Space Administr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372B7"/>
    <w:multiLevelType w:val="singleLevel"/>
    <w:tmpl w:val="04090001"/>
    <w:lvl w:ilvl="0">
      <w:start w:val="1"/>
      <w:numFmt w:val="bullet"/>
      <w:lvlText w:val=""/>
      <w:lvlJc w:val="left"/>
      <w:pPr>
        <w:tabs>
          <w:tab w:val="num" w:pos="360"/>
        </w:tabs>
        <w:ind w:left="360" w:hanging="360"/>
      </w:pPr>
      <w:rPr>
        <w:rFonts w:ascii="Symbol" w:hAnsi="Symbol" w:cs="Times New Roman" w:hint="default"/>
      </w:rPr>
    </w:lvl>
  </w:abstractNum>
  <w:abstractNum w:abstractNumId="1" w15:restartNumberingAfterBreak="0">
    <w:nsid w:val="05D20939"/>
    <w:multiLevelType w:val="hybridMultilevel"/>
    <w:tmpl w:val="FF42193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61E69F9"/>
    <w:multiLevelType w:val="hybridMultilevel"/>
    <w:tmpl w:val="882A52B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214F155F"/>
    <w:multiLevelType w:val="hybridMultilevel"/>
    <w:tmpl w:val="1E68E74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23EE11B2"/>
    <w:multiLevelType w:val="hybridMultilevel"/>
    <w:tmpl w:val="35A2F8C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C96CE4"/>
    <w:multiLevelType w:val="hybridMultilevel"/>
    <w:tmpl w:val="4E6CDE4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25CE7942"/>
    <w:multiLevelType w:val="hybridMultilevel"/>
    <w:tmpl w:val="3262365E"/>
    <w:lvl w:ilvl="0" w:tplc="533EF6E4">
      <w:start w:val="1"/>
      <w:numFmt w:val="decimal"/>
      <w:lvlText w:val="%1."/>
      <w:lvlJc w:val="left"/>
      <w:pPr>
        <w:tabs>
          <w:tab w:val="num" w:pos="720"/>
        </w:tabs>
        <w:ind w:left="72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30F553B2"/>
    <w:multiLevelType w:val="hybridMultilevel"/>
    <w:tmpl w:val="47CA933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9A05F03"/>
    <w:multiLevelType w:val="hybridMultilevel"/>
    <w:tmpl w:val="9566DE9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B00349E"/>
    <w:multiLevelType w:val="singleLevel"/>
    <w:tmpl w:val="0409000F"/>
    <w:lvl w:ilvl="0">
      <w:start w:val="1"/>
      <w:numFmt w:val="decimal"/>
      <w:lvlText w:val="%1."/>
      <w:lvlJc w:val="left"/>
      <w:pPr>
        <w:tabs>
          <w:tab w:val="num" w:pos="360"/>
        </w:tabs>
        <w:ind w:left="360" w:hanging="360"/>
      </w:pPr>
    </w:lvl>
  </w:abstractNum>
  <w:abstractNum w:abstractNumId="10" w15:restartNumberingAfterBreak="0">
    <w:nsid w:val="681D74BF"/>
    <w:multiLevelType w:val="hybridMultilevel"/>
    <w:tmpl w:val="3EBC14A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6EB61308"/>
    <w:multiLevelType w:val="hybridMultilevel"/>
    <w:tmpl w:val="95D6DBA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9"/>
  </w:num>
  <w:num w:numId="3">
    <w:abstractNumId w:val="6"/>
  </w:num>
  <w:num w:numId="4">
    <w:abstractNumId w:val="11"/>
  </w:num>
  <w:num w:numId="5">
    <w:abstractNumId w:val="2"/>
  </w:num>
  <w:num w:numId="6">
    <w:abstractNumId w:val="7"/>
  </w:num>
  <w:num w:numId="7">
    <w:abstractNumId w:val="1"/>
  </w:num>
  <w:num w:numId="8">
    <w:abstractNumId w:val="3"/>
  </w:num>
  <w:num w:numId="9">
    <w:abstractNumId w:val="5"/>
  </w:num>
  <w:num w:numId="10">
    <w:abstractNumId w:val="8"/>
  </w:num>
  <w:num w:numId="11">
    <w:abstractNumId w:val="10"/>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c1MDA0NzCyMLI0MTFT0lEKTi0uzszPAykwrAUACNEJgiwAAAA="/>
  </w:docVars>
  <w:rsids>
    <w:rsidRoot w:val="00FB7B32"/>
    <w:rsid w:val="00002DCA"/>
    <w:rsid w:val="00013B16"/>
    <w:rsid w:val="00024A2F"/>
    <w:rsid w:val="000268F2"/>
    <w:rsid w:val="0002720B"/>
    <w:rsid w:val="00042326"/>
    <w:rsid w:val="00047396"/>
    <w:rsid w:val="00050FEA"/>
    <w:rsid w:val="00053F4B"/>
    <w:rsid w:val="00055E73"/>
    <w:rsid w:val="00056C5C"/>
    <w:rsid w:val="00056D2F"/>
    <w:rsid w:val="00084E8A"/>
    <w:rsid w:val="0009050C"/>
    <w:rsid w:val="0009217B"/>
    <w:rsid w:val="000C73F9"/>
    <w:rsid w:val="000D1342"/>
    <w:rsid w:val="000D70C5"/>
    <w:rsid w:val="000F013B"/>
    <w:rsid w:val="000F1C3C"/>
    <w:rsid w:val="000F3FBC"/>
    <w:rsid w:val="00106E7D"/>
    <w:rsid w:val="001120AF"/>
    <w:rsid w:val="00112E9E"/>
    <w:rsid w:val="00114CE0"/>
    <w:rsid w:val="0011762B"/>
    <w:rsid w:val="00122AB4"/>
    <w:rsid w:val="00124070"/>
    <w:rsid w:val="00124FE0"/>
    <w:rsid w:val="001311A4"/>
    <w:rsid w:val="001334B5"/>
    <w:rsid w:val="0014056A"/>
    <w:rsid w:val="00153E0F"/>
    <w:rsid w:val="001651BF"/>
    <w:rsid w:val="0017703F"/>
    <w:rsid w:val="00197536"/>
    <w:rsid w:val="001A0E56"/>
    <w:rsid w:val="001C426B"/>
    <w:rsid w:val="001D3EB9"/>
    <w:rsid w:val="001E4808"/>
    <w:rsid w:val="001F5F1A"/>
    <w:rsid w:val="00200524"/>
    <w:rsid w:val="00206949"/>
    <w:rsid w:val="00225EE4"/>
    <w:rsid w:val="0023431A"/>
    <w:rsid w:val="00236207"/>
    <w:rsid w:val="00240A2C"/>
    <w:rsid w:val="00241CDD"/>
    <w:rsid w:val="002453FC"/>
    <w:rsid w:val="002708C3"/>
    <w:rsid w:val="002715C9"/>
    <w:rsid w:val="00272839"/>
    <w:rsid w:val="00275EF0"/>
    <w:rsid w:val="0028147D"/>
    <w:rsid w:val="00286DC6"/>
    <w:rsid w:val="002900BB"/>
    <w:rsid w:val="002911F3"/>
    <w:rsid w:val="00291D2B"/>
    <w:rsid w:val="00297311"/>
    <w:rsid w:val="002A1E92"/>
    <w:rsid w:val="002B17E2"/>
    <w:rsid w:val="002B3D31"/>
    <w:rsid w:val="002B5974"/>
    <w:rsid w:val="002B6193"/>
    <w:rsid w:val="002B746E"/>
    <w:rsid w:val="002C3351"/>
    <w:rsid w:val="002C49B0"/>
    <w:rsid w:val="002C5BCC"/>
    <w:rsid w:val="002D06E1"/>
    <w:rsid w:val="002D11B3"/>
    <w:rsid w:val="002D7226"/>
    <w:rsid w:val="002E582B"/>
    <w:rsid w:val="002E7401"/>
    <w:rsid w:val="002F010D"/>
    <w:rsid w:val="00302689"/>
    <w:rsid w:val="00320D1B"/>
    <w:rsid w:val="00322B8D"/>
    <w:rsid w:val="0032363A"/>
    <w:rsid w:val="00325F53"/>
    <w:rsid w:val="00326296"/>
    <w:rsid w:val="00330FDA"/>
    <w:rsid w:val="00331337"/>
    <w:rsid w:val="00331B70"/>
    <w:rsid w:val="00343BA1"/>
    <w:rsid w:val="0034511D"/>
    <w:rsid w:val="00355E8B"/>
    <w:rsid w:val="00361802"/>
    <w:rsid w:val="00363D1B"/>
    <w:rsid w:val="00365A70"/>
    <w:rsid w:val="003739D6"/>
    <w:rsid w:val="003746FC"/>
    <w:rsid w:val="00381FF8"/>
    <w:rsid w:val="003823F8"/>
    <w:rsid w:val="00382CED"/>
    <w:rsid w:val="003874B4"/>
    <w:rsid w:val="003A786D"/>
    <w:rsid w:val="003B2357"/>
    <w:rsid w:val="003B2DB0"/>
    <w:rsid w:val="003B3CB8"/>
    <w:rsid w:val="003B5E6F"/>
    <w:rsid w:val="003C3A66"/>
    <w:rsid w:val="003D46BC"/>
    <w:rsid w:val="003E3FD6"/>
    <w:rsid w:val="003E673E"/>
    <w:rsid w:val="003F0A1A"/>
    <w:rsid w:val="003F6595"/>
    <w:rsid w:val="00404909"/>
    <w:rsid w:val="00404D03"/>
    <w:rsid w:val="00406D3B"/>
    <w:rsid w:val="00411566"/>
    <w:rsid w:val="00411EDF"/>
    <w:rsid w:val="00414BF8"/>
    <w:rsid w:val="00417CE1"/>
    <w:rsid w:val="00424CBA"/>
    <w:rsid w:val="004302CA"/>
    <w:rsid w:val="0043676E"/>
    <w:rsid w:val="00437AA0"/>
    <w:rsid w:val="00440EA9"/>
    <w:rsid w:val="004566D6"/>
    <w:rsid w:val="0045678E"/>
    <w:rsid w:val="00465B70"/>
    <w:rsid w:val="004A62E9"/>
    <w:rsid w:val="004B38B9"/>
    <w:rsid w:val="004D02C1"/>
    <w:rsid w:val="00504F83"/>
    <w:rsid w:val="00506D40"/>
    <w:rsid w:val="00532A87"/>
    <w:rsid w:val="0053578A"/>
    <w:rsid w:val="005414BF"/>
    <w:rsid w:val="00542E5C"/>
    <w:rsid w:val="005464AF"/>
    <w:rsid w:val="005501CB"/>
    <w:rsid w:val="00560DB1"/>
    <w:rsid w:val="0056493A"/>
    <w:rsid w:val="005678BA"/>
    <w:rsid w:val="00575E77"/>
    <w:rsid w:val="00581419"/>
    <w:rsid w:val="0059132D"/>
    <w:rsid w:val="00597941"/>
    <w:rsid w:val="005B1D04"/>
    <w:rsid w:val="005B2BB0"/>
    <w:rsid w:val="005B6552"/>
    <w:rsid w:val="005C04F4"/>
    <w:rsid w:val="005C2299"/>
    <w:rsid w:val="005D437F"/>
    <w:rsid w:val="005D4BFB"/>
    <w:rsid w:val="005D5D7C"/>
    <w:rsid w:val="005E0B8A"/>
    <w:rsid w:val="005E7A7D"/>
    <w:rsid w:val="006017D6"/>
    <w:rsid w:val="00626E6B"/>
    <w:rsid w:val="0062790E"/>
    <w:rsid w:val="0063380A"/>
    <w:rsid w:val="00646CC2"/>
    <w:rsid w:val="00653ED6"/>
    <w:rsid w:val="00653EDC"/>
    <w:rsid w:val="00655187"/>
    <w:rsid w:val="006600BA"/>
    <w:rsid w:val="00662BC3"/>
    <w:rsid w:val="00663C35"/>
    <w:rsid w:val="0067732E"/>
    <w:rsid w:val="00681D6B"/>
    <w:rsid w:val="00683E54"/>
    <w:rsid w:val="00684547"/>
    <w:rsid w:val="00685AAC"/>
    <w:rsid w:val="00686A5E"/>
    <w:rsid w:val="00686E42"/>
    <w:rsid w:val="00687FE2"/>
    <w:rsid w:val="0069309F"/>
    <w:rsid w:val="006A20C5"/>
    <w:rsid w:val="006A3293"/>
    <w:rsid w:val="006B03AE"/>
    <w:rsid w:val="006B0E69"/>
    <w:rsid w:val="006B21BE"/>
    <w:rsid w:val="006B54AD"/>
    <w:rsid w:val="006D1C2B"/>
    <w:rsid w:val="006D2805"/>
    <w:rsid w:val="006D2EAA"/>
    <w:rsid w:val="006D7CBF"/>
    <w:rsid w:val="006E3A8C"/>
    <w:rsid w:val="006F08A9"/>
    <w:rsid w:val="006F0CA6"/>
    <w:rsid w:val="00704E7A"/>
    <w:rsid w:val="007144C0"/>
    <w:rsid w:val="0071722D"/>
    <w:rsid w:val="00725480"/>
    <w:rsid w:val="0072789D"/>
    <w:rsid w:val="0076482F"/>
    <w:rsid w:val="00766598"/>
    <w:rsid w:val="007770B0"/>
    <w:rsid w:val="00780147"/>
    <w:rsid w:val="00784171"/>
    <w:rsid w:val="00786CD0"/>
    <w:rsid w:val="007B1B70"/>
    <w:rsid w:val="007B1C10"/>
    <w:rsid w:val="007C2FDB"/>
    <w:rsid w:val="007C3531"/>
    <w:rsid w:val="007C52D5"/>
    <w:rsid w:val="007D116B"/>
    <w:rsid w:val="007D14D5"/>
    <w:rsid w:val="007D3559"/>
    <w:rsid w:val="007E2D6D"/>
    <w:rsid w:val="007F3B43"/>
    <w:rsid w:val="00801FCC"/>
    <w:rsid w:val="008047EF"/>
    <w:rsid w:val="008068EA"/>
    <w:rsid w:val="00806DEA"/>
    <w:rsid w:val="0081218D"/>
    <w:rsid w:val="0083314B"/>
    <w:rsid w:val="008373E9"/>
    <w:rsid w:val="00841F3E"/>
    <w:rsid w:val="00843A22"/>
    <w:rsid w:val="00844FB4"/>
    <w:rsid w:val="008562CD"/>
    <w:rsid w:val="0086069F"/>
    <w:rsid w:val="00861BDA"/>
    <w:rsid w:val="00876EB3"/>
    <w:rsid w:val="00880D2F"/>
    <w:rsid w:val="0089289D"/>
    <w:rsid w:val="00897BE8"/>
    <w:rsid w:val="008B24E1"/>
    <w:rsid w:val="008B27EF"/>
    <w:rsid w:val="008B51D2"/>
    <w:rsid w:val="008C38CB"/>
    <w:rsid w:val="008C4883"/>
    <w:rsid w:val="008C496F"/>
    <w:rsid w:val="008C4BF4"/>
    <w:rsid w:val="008C7524"/>
    <w:rsid w:val="008D7941"/>
    <w:rsid w:val="008D7C14"/>
    <w:rsid w:val="008E5A16"/>
    <w:rsid w:val="008F5A1B"/>
    <w:rsid w:val="008F6B7E"/>
    <w:rsid w:val="009159CE"/>
    <w:rsid w:val="00927B5F"/>
    <w:rsid w:val="00932DCD"/>
    <w:rsid w:val="00933C28"/>
    <w:rsid w:val="00947B5F"/>
    <w:rsid w:val="00955932"/>
    <w:rsid w:val="00967460"/>
    <w:rsid w:val="00970BA8"/>
    <w:rsid w:val="00971F2B"/>
    <w:rsid w:val="009854A0"/>
    <w:rsid w:val="00990C13"/>
    <w:rsid w:val="009912F6"/>
    <w:rsid w:val="009937A9"/>
    <w:rsid w:val="00997B39"/>
    <w:rsid w:val="009A0FD6"/>
    <w:rsid w:val="009A267A"/>
    <w:rsid w:val="009A6A4C"/>
    <w:rsid w:val="009B208E"/>
    <w:rsid w:val="009B46F6"/>
    <w:rsid w:val="009C17C4"/>
    <w:rsid w:val="009D07C3"/>
    <w:rsid w:val="009D7A17"/>
    <w:rsid w:val="009F5BED"/>
    <w:rsid w:val="009F7DE5"/>
    <w:rsid w:val="00A17D3C"/>
    <w:rsid w:val="00A2027E"/>
    <w:rsid w:val="00A237D3"/>
    <w:rsid w:val="00A245A0"/>
    <w:rsid w:val="00A269CD"/>
    <w:rsid w:val="00A26AF5"/>
    <w:rsid w:val="00A32701"/>
    <w:rsid w:val="00A44293"/>
    <w:rsid w:val="00A45263"/>
    <w:rsid w:val="00A47029"/>
    <w:rsid w:val="00A50643"/>
    <w:rsid w:val="00A50781"/>
    <w:rsid w:val="00A52F1B"/>
    <w:rsid w:val="00A6574D"/>
    <w:rsid w:val="00A721F0"/>
    <w:rsid w:val="00AA631E"/>
    <w:rsid w:val="00AB6E9C"/>
    <w:rsid w:val="00AC0158"/>
    <w:rsid w:val="00AC7EF1"/>
    <w:rsid w:val="00AD79F4"/>
    <w:rsid w:val="00AE5E0E"/>
    <w:rsid w:val="00AF23A7"/>
    <w:rsid w:val="00B33C12"/>
    <w:rsid w:val="00B33EB5"/>
    <w:rsid w:val="00B3641F"/>
    <w:rsid w:val="00B67E73"/>
    <w:rsid w:val="00B71232"/>
    <w:rsid w:val="00B92EC6"/>
    <w:rsid w:val="00B94370"/>
    <w:rsid w:val="00B94A44"/>
    <w:rsid w:val="00BA0FF0"/>
    <w:rsid w:val="00BA227E"/>
    <w:rsid w:val="00BA43AB"/>
    <w:rsid w:val="00BA4A9B"/>
    <w:rsid w:val="00BB047A"/>
    <w:rsid w:val="00BB67CC"/>
    <w:rsid w:val="00BB69F8"/>
    <w:rsid w:val="00BB7AE3"/>
    <w:rsid w:val="00BC2DA8"/>
    <w:rsid w:val="00BC7359"/>
    <w:rsid w:val="00BC7515"/>
    <w:rsid w:val="00BE1597"/>
    <w:rsid w:val="00BE6532"/>
    <w:rsid w:val="00C139A8"/>
    <w:rsid w:val="00C15242"/>
    <w:rsid w:val="00C163DB"/>
    <w:rsid w:val="00C23762"/>
    <w:rsid w:val="00C37E73"/>
    <w:rsid w:val="00C42EDE"/>
    <w:rsid w:val="00C5623A"/>
    <w:rsid w:val="00C60882"/>
    <w:rsid w:val="00C65778"/>
    <w:rsid w:val="00C67056"/>
    <w:rsid w:val="00C67C53"/>
    <w:rsid w:val="00C701AF"/>
    <w:rsid w:val="00C80EAE"/>
    <w:rsid w:val="00C913C1"/>
    <w:rsid w:val="00C92C8A"/>
    <w:rsid w:val="00C978BC"/>
    <w:rsid w:val="00CA142D"/>
    <w:rsid w:val="00CA3F27"/>
    <w:rsid w:val="00CB286A"/>
    <w:rsid w:val="00CC2119"/>
    <w:rsid w:val="00CC5F6A"/>
    <w:rsid w:val="00CD02EA"/>
    <w:rsid w:val="00CD1264"/>
    <w:rsid w:val="00CD7A69"/>
    <w:rsid w:val="00CE3937"/>
    <w:rsid w:val="00CE4851"/>
    <w:rsid w:val="00CE7ABB"/>
    <w:rsid w:val="00CF589D"/>
    <w:rsid w:val="00CF6DC3"/>
    <w:rsid w:val="00CF783E"/>
    <w:rsid w:val="00D1216F"/>
    <w:rsid w:val="00D1610F"/>
    <w:rsid w:val="00D22611"/>
    <w:rsid w:val="00D401AB"/>
    <w:rsid w:val="00D53318"/>
    <w:rsid w:val="00D623A8"/>
    <w:rsid w:val="00D62ED7"/>
    <w:rsid w:val="00D6430D"/>
    <w:rsid w:val="00D73CAA"/>
    <w:rsid w:val="00D8605E"/>
    <w:rsid w:val="00D875D4"/>
    <w:rsid w:val="00D87C26"/>
    <w:rsid w:val="00D90CA8"/>
    <w:rsid w:val="00D91F69"/>
    <w:rsid w:val="00D975A3"/>
    <w:rsid w:val="00DA455C"/>
    <w:rsid w:val="00DA4914"/>
    <w:rsid w:val="00DB2CBE"/>
    <w:rsid w:val="00DB3C2C"/>
    <w:rsid w:val="00DC75FB"/>
    <w:rsid w:val="00DD09B4"/>
    <w:rsid w:val="00DD63B1"/>
    <w:rsid w:val="00DF3F42"/>
    <w:rsid w:val="00DF43D4"/>
    <w:rsid w:val="00DF57A1"/>
    <w:rsid w:val="00DF669F"/>
    <w:rsid w:val="00DF66A1"/>
    <w:rsid w:val="00E17B4C"/>
    <w:rsid w:val="00E225D9"/>
    <w:rsid w:val="00E23AD1"/>
    <w:rsid w:val="00E30019"/>
    <w:rsid w:val="00E321AB"/>
    <w:rsid w:val="00E32A6D"/>
    <w:rsid w:val="00E32FB7"/>
    <w:rsid w:val="00E334E6"/>
    <w:rsid w:val="00E4139D"/>
    <w:rsid w:val="00E474BE"/>
    <w:rsid w:val="00E47A89"/>
    <w:rsid w:val="00E5029D"/>
    <w:rsid w:val="00E51AE4"/>
    <w:rsid w:val="00E52625"/>
    <w:rsid w:val="00E54CD5"/>
    <w:rsid w:val="00E551C9"/>
    <w:rsid w:val="00E73ADE"/>
    <w:rsid w:val="00E83157"/>
    <w:rsid w:val="00E863FB"/>
    <w:rsid w:val="00E93821"/>
    <w:rsid w:val="00EB1DBF"/>
    <w:rsid w:val="00EB2AC2"/>
    <w:rsid w:val="00ED3450"/>
    <w:rsid w:val="00ED5866"/>
    <w:rsid w:val="00EE015F"/>
    <w:rsid w:val="00EE02D2"/>
    <w:rsid w:val="00F01CAA"/>
    <w:rsid w:val="00F05F08"/>
    <w:rsid w:val="00F137F3"/>
    <w:rsid w:val="00F27090"/>
    <w:rsid w:val="00F330AD"/>
    <w:rsid w:val="00F36281"/>
    <w:rsid w:val="00F42CB9"/>
    <w:rsid w:val="00F46C5E"/>
    <w:rsid w:val="00F47912"/>
    <w:rsid w:val="00F6096B"/>
    <w:rsid w:val="00F61746"/>
    <w:rsid w:val="00F62E5F"/>
    <w:rsid w:val="00F72639"/>
    <w:rsid w:val="00F752D7"/>
    <w:rsid w:val="00F814A0"/>
    <w:rsid w:val="00F87A2E"/>
    <w:rsid w:val="00F92DBF"/>
    <w:rsid w:val="00F95C08"/>
    <w:rsid w:val="00FA1E53"/>
    <w:rsid w:val="00FA5FB4"/>
    <w:rsid w:val="00FA63B4"/>
    <w:rsid w:val="00FA6746"/>
    <w:rsid w:val="00FA76FA"/>
    <w:rsid w:val="00FB7B32"/>
    <w:rsid w:val="00FC09A9"/>
    <w:rsid w:val="00FD3B8D"/>
    <w:rsid w:val="00FE3AF9"/>
    <w:rsid w:val="00FF02D7"/>
    <w:rsid w:val="00FF72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A7205CD"/>
  <w14:defaultImageDpi w14:val="32767"/>
  <w15:docId w15:val="{A57BB335-0C14-4B90-A2CF-1891FDBD64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FD6"/>
    <w:pPr>
      <w:autoSpaceDE w:val="0"/>
      <w:autoSpaceDN w:val="0"/>
      <w:ind w:firstLine="360"/>
      <w:jc w:val="both"/>
    </w:pPr>
    <w:rPr>
      <w:spacing w:val="-3"/>
      <w:sz w:val="24"/>
      <w:szCs w:val="24"/>
    </w:rPr>
  </w:style>
  <w:style w:type="paragraph" w:styleId="Heading1">
    <w:name w:val="heading 1"/>
    <w:basedOn w:val="Normal"/>
    <w:next w:val="Normal"/>
    <w:qFormat/>
    <w:rsid w:val="00365A70"/>
    <w:pPr>
      <w:keepNext/>
      <w:ind w:firstLine="0"/>
      <w:outlineLvl w:val="0"/>
    </w:pPr>
    <w:rPr>
      <w:b/>
      <w:bCs/>
    </w:rPr>
  </w:style>
  <w:style w:type="paragraph" w:styleId="Heading2">
    <w:name w:val="heading 2"/>
    <w:basedOn w:val="Normal"/>
    <w:next w:val="Normal"/>
    <w:qFormat/>
    <w:rsid w:val="00365A70"/>
    <w:pPr>
      <w:keepNext/>
      <w:ind w:firstLine="0"/>
      <w:outlineLvl w:val="1"/>
    </w:pPr>
    <w:rPr>
      <w:b/>
      <w:bCs/>
    </w:rPr>
  </w:style>
  <w:style w:type="paragraph" w:styleId="Heading3">
    <w:name w:val="heading 3"/>
    <w:basedOn w:val="Normal"/>
    <w:next w:val="Normal"/>
    <w:qFormat/>
    <w:rsid w:val="00241CDD"/>
    <w:pPr>
      <w:keepNext/>
      <w:ind w:firstLine="0"/>
      <w:outlineLvl w:val="2"/>
    </w:pPr>
    <w:rPr>
      <w:bC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velopeAddress">
    <w:name w:val="envelope address"/>
    <w:basedOn w:val="Normal"/>
    <w:rsid w:val="00B92EC6"/>
    <w:pPr>
      <w:framePr w:w="7920" w:h="1980" w:hRule="exact" w:hSpace="180" w:wrap="auto" w:hAnchor="page" w:xAlign="center" w:yAlign="bottom"/>
      <w:ind w:left="2880"/>
    </w:pPr>
    <w:rPr>
      <w:rFonts w:cs="Arial"/>
    </w:rPr>
  </w:style>
  <w:style w:type="paragraph" w:styleId="BodyText">
    <w:name w:val="Body Text"/>
    <w:basedOn w:val="Normal"/>
    <w:rsid w:val="002C3351"/>
  </w:style>
  <w:style w:type="character" w:styleId="Hyperlink">
    <w:name w:val="Hyperlink"/>
    <w:basedOn w:val="DefaultParagraphFont"/>
    <w:rsid w:val="002C3351"/>
    <w:rPr>
      <w:color w:val="0000FF"/>
      <w:u w:val="single"/>
    </w:rPr>
  </w:style>
  <w:style w:type="paragraph" w:styleId="BodyTextIndent">
    <w:name w:val="Body Text Indent"/>
    <w:basedOn w:val="Normal"/>
    <w:rsid w:val="002C3351"/>
  </w:style>
  <w:style w:type="paragraph" w:styleId="BodyTextIndent2">
    <w:name w:val="Body Text Indent 2"/>
    <w:basedOn w:val="Normal"/>
    <w:rsid w:val="002C3351"/>
  </w:style>
  <w:style w:type="paragraph" w:styleId="BodyTextIndent3">
    <w:name w:val="Body Text Indent 3"/>
    <w:basedOn w:val="Normal"/>
    <w:rsid w:val="002C3351"/>
    <w:pPr>
      <w:spacing w:after="120"/>
      <w:ind w:left="360"/>
    </w:pPr>
    <w:rPr>
      <w:sz w:val="16"/>
      <w:szCs w:val="16"/>
    </w:rPr>
  </w:style>
  <w:style w:type="paragraph" w:styleId="NoSpacing">
    <w:name w:val="No Spacing"/>
    <w:uiPriority w:val="1"/>
    <w:qFormat/>
    <w:rsid w:val="00437AA0"/>
    <w:rPr>
      <w:rFonts w:ascii="Calibri" w:eastAsia="Calibri" w:hAnsi="Calibri"/>
      <w:sz w:val="22"/>
      <w:szCs w:val="22"/>
    </w:rPr>
  </w:style>
  <w:style w:type="paragraph" w:styleId="PlainText">
    <w:name w:val="Plain Text"/>
    <w:basedOn w:val="Normal"/>
    <w:link w:val="PlainTextChar"/>
    <w:uiPriority w:val="99"/>
    <w:semiHidden/>
    <w:unhideWhenUsed/>
    <w:rsid w:val="007E2D6D"/>
    <w:pPr>
      <w:autoSpaceDE/>
      <w:autoSpaceDN/>
    </w:pPr>
    <w:rPr>
      <w:rFonts w:ascii="Consolas" w:eastAsia="Calibri" w:hAnsi="Consolas"/>
      <w:spacing w:val="0"/>
      <w:sz w:val="21"/>
      <w:szCs w:val="21"/>
    </w:rPr>
  </w:style>
  <w:style w:type="character" w:customStyle="1" w:styleId="PlainTextChar">
    <w:name w:val="Plain Text Char"/>
    <w:basedOn w:val="DefaultParagraphFont"/>
    <w:link w:val="PlainText"/>
    <w:uiPriority w:val="99"/>
    <w:semiHidden/>
    <w:rsid w:val="007E2D6D"/>
    <w:rPr>
      <w:rFonts w:ascii="Consolas" w:eastAsia="Calibri" w:hAnsi="Consolas" w:cs="Times New Roman"/>
      <w:sz w:val="21"/>
      <w:szCs w:val="21"/>
    </w:rPr>
  </w:style>
  <w:style w:type="paragraph" w:styleId="BalloonText">
    <w:name w:val="Balloon Text"/>
    <w:basedOn w:val="Normal"/>
    <w:link w:val="BalloonTextChar"/>
    <w:uiPriority w:val="99"/>
    <w:semiHidden/>
    <w:unhideWhenUsed/>
    <w:rsid w:val="00A4702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7029"/>
    <w:rPr>
      <w:rFonts w:ascii="Segoe UI" w:hAnsi="Segoe UI" w:cs="Segoe UI"/>
      <w:spacing w:val="-3"/>
      <w:sz w:val="18"/>
      <w:szCs w:val="18"/>
    </w:rPr>
  </w:style>
  <w:style w:type="character" w:styleId="UnresolvedMention">
    <w:name w:val="Unresolved Mention"/>
    <w:basedOn w:val="DefaultParagraphFont"/>
    <w:uiPriority w:val="99"/>
    <w:semiHidden/>
    <w:unhideWhenUsed/>
    <w:rsid w:val="002B746E"/>
    <w:rPr>
      <w:color w:val="605E5C"/>
      <w:shd w:val="clear" w:color="auto" w:fill="E1DFDD"/>
    </w:rPr>
  </w:style>
  <w:style w:type="paragraph" w:styleId="Header">
    <w:name w:val="header"/>
    <w:basedOn w:val="Normal"/>
    <w:link w:val="HeaderChar"/>
    <w:uiPriority w:val="99"/>
    <w:unhideWhenUsed/>
    <w:rsid w:val="00E73ADE"/>
    <w:pPr>
      <w:tabs>
        <w:tab w:val="center" w:pos="4680"/>
        <w:tab w:val="right" w:pos="9360"/>
      </w:tabs>
    </w:pPr>
  </w:style>
  <w:style w:type="character" w:customStyle="1" w:styleId="HeaderChar">
    <w:name w:val="Header Char"/>
    <w:basedOn w:val="DefaultParagraphFont"/>
    <w:link w:val="Header"/>
    <w:uiPriority w:val="99"/>
    <w:rsid w:val="00E73ADE"/>
    <w:rPr>
      <w:spacing w:val="-3"/>
      <w:szCs w:val="24"/>
    </w:rPr>
  </w:style>
  <w:style w:type="paragraph" w:styleId="Footer">
    <w:name w:val="footer"/>
    <w:basedOn w:val="Normal"/>
    <w:link w:val="FooterChar"/>
    <w:uiPriority w:val="99"/>
    <w:unhideWhenUsed/>
    <w:rsid w:val="00E73ADE"/>
    <w:pPr>
      <w:tabs>
        <w:tab w:val="center" w:pos="4680"/>
        <w:tab w:val="right" w:pos="9360"/>
      </w:tabs>
    </w:pPr>
  </w:style>
  <w:style w:type="character" w:customStyle="1" w:styleId="FooterChar">
    <w:name w:val="Footer Char"/>
    <w:basedOn w:val="DefaultParagraphFont"/>
    <w:link w:val="Footer"/>
    <w:uiPriority w:val="99"/>
    <w:rsid w:val="00E73ADE"/>
    <w:rPr>
      <w:spacing w:val="-3"/>
      <w:szCs w:val="24"/>
    </w:rPr>
  </w:style>
  <w:style w:type="paragraph" w:styleId="FootnoteText">
    <w:name w:val="footnote text"/>
    <w:basedOn w:val="Normal"/>
    <w:link w:val="FootnoteTextChar"/>
    <w:uiPriority w:val="99"/>
    <w:semiHidden/>
    <w:unhideWhenUsed/>
    <w:rsid w:val="00D73CAA"/>
    <w:rPr>
      <w:szCs w:val="20"/>
    </w:rPr>
  </w:style>
  <w:style w:type="character" w:customStyle="1" w:styleId="FootnoteTextChar">
    <w:name w:val="Footnote Text Char"/>
    <w:basedOn w:val="DefaultParagraphFont"/>
    <w:link w:val="FootnoteText"/>
    <w:uiPriority w:val="99"/>
    <w:semiHidden/>
    <w:rsid w:val="00D73CAA"/>
    <w:rPr>
      <w:spacing w:val="-3"/>
    </w:rPr>
  </w:style>
  <w:style w:type="character" w:styleId="FootnoteReference">
    <w:name w:val="footnote reference"/>
    <w:basedOn w:val="DefaultParagraphFont"/>
    <w:uiPriority w:val="99"/>
    <w:semiHidden/>
    <w:unhideWhenUsed/>
    <w:rsid w:val="00D73CAA"/>
    <w:rPr>
      <w:vertAlign w:val="superscript"/>
    </w:rPr>
  </w:style>
  <w:style w:type="paragraph" w:styleId="EndnoteText">
    <w:name w:val="endnote text"/>
    <w:basedOn w:val="Normal"/>
    <w:link w:val="EndnoteTextChar"/>
    <w:uiPriority w:val="99"/>
    <w:semiHidden/>
    <w:unhideWhenUsed/>
    <w:rsid w:val="00D73CAA"/>
    <w:rPr>
      <w:szCs w:val="20"/>
    </w:rPr>
  </w:style>
  <w:style w:type="character" w:customStyle="1" w:styleId="EndnoteTextChar">
    <w:name w:val="Endnote Text Char"/>
    <w:basedOn w:val="DefaultParagraphFont"/>
    <w:link w:val="EndnoteText"/>
    <w:uiPriority w:val="99"/>
    <w:semiHidden/>
    <w:rsid w:val="00D73CAA"/>
    <w:rPr>
      <w:spacing w:val="-3"/>
    </w:rPr>
  </w:style>
  <w:style w:type="character" w:styleId="EndnoteReference">
    <w:name w:val="endnote reference"/>
    <w:basedOn w:val="DefaultParagraphFont"/>
    <w:uiPriority w:val="99"/>
    <w:semiHidden/>
    <w:unhideWhenUsed/>
    <w:rsid w:val="00D73CAA"/>
    <w:rPr>
      <w:vertAlign w:val="superscript"/>
    </w:rPr>
  </w:style>
  <w:style w:type="paragraph" w:styleId="Caption">
    <w:name w:val="caption"/>
    <w:basedOn w:val="Normal"/>
    <w:next w:val="Normal"/>
    <w:uiPriority w:val="35"/>
    <w:unhideWhenUsed/>
    <w:qFormat/>
    <w:rsid w:val="00D875D4"/>
    <w:pPr>
      <w:spacing w:after="240"/>
      <w:jc w:val="center"/>
    </w:pPr>
    <w:rPr>
      <w:iCs/>
      <w:sz w:val="20"/>
      <w:szCs w:val="18"/>
    </w:rPr>
  </w:style>
  <w:style w:type="paragraph" w:styleId="ListParagraph">
    <w:name w:val="List Paragraph"/>
    <w:basedOn w:val="Normal"/>
    <w:uiPriority w:val="34"/>
    <w:qFormat/>
    <w:rsid w:val="002900BB"/>
    <w:pPr>
      <w:ind w:left="720"/>
      <w:contextualSpacing/>
    </w:pPr>
  </w:style>
  <w:style w:type="character" w:styleId="CommentReference">
    <w:name w:val="annotation reference"/>
    <w:basedOn w:val="DefaultParagraphFont"/>
    <w:uiPriority w:val="99"/>
    <w:semiHidden/>
    <w:unhideWhenUsed/>
    <w:rsid w:val="006017D6"/>
    <w:rPr>
      <w:sz w:val="16"/>
      <w:szCs w:val="16"/>
    </w:rPr>
  </w:style>
  <w:style w:type="paragraph" w:styleId="CommentText">
    <w:name w:val="annotation text"/>
    <w:basedOn w:val="Normal"/>
    <w:link w:val="CommentTextChar"/>
    <w:uiPriority w:val="99"/>
    <w:semiHidden/>
    <w:unhideWhenUsed/>
    <w:rsid w:val="006017D6"/>
    <w:rPr>
      <w:sz w:val="20"/>
      <w:szCs w:val="20"/>
    </w:rPr>
  </w:style>
  <w:style w:type="character" w:customStyle="1" w:styleId="CommentTextChar">
    <w:name w:val="Comment Text Char"/>
    <w:basedOn w:val="DefaultParagraphFont"/>
    <w:link w:val="CommentText"/>
    <w:uiPriority w:val="99"/>
    <w:semiHidden/>
    <w:rsid w:val="006017D6"/>
    <w:rPr>
      <w:spacing w:val="-3"/>
    </w:rPr>
  </w:style>
  <w:style w:type="paragraph" w:styleId="CommentSubject">
    <w:name w:val="annotation subject"/>
    <w:basedOn w:val="CommentText"/>
    <w:next w:val="CommentText"/>
    <w:link w:val="CommentSubjectChar"/>
    <w:uiPriority w:val="99"/>
    <w:semiHidden/>
    <w:unhideWhenUsed/>
    <w:rsid w:val="006017D6"/>
    <w:rPr>
      <w:b/>
      <w:bCs/>
    </w:rPr>
  </w:style>
  <w:style w:type="character" w:customStyle="1" w:styleId="CommentSubjectChar">
    <w:name w:val="Comment Subject Char"/>
    <w:basedOn w:val="CommentTextChar"/>
    <w:link w:val="CommentSubject"/>
    <w:uiPriority w:val="99"/>
    <w:semiHidden/>
    <w:rsid w:val="006017D6"/>
    <w:rPr>
      <w:b/>
      <w:bCs/>
      <w:spacing w:val="-3"/>
    </w:rPr>
  </w:style>
  <w:style w:type="table" w:styleId="TableGrid">
    <w:name w:val="Table Grid"/>
    <w:basedOn w:val="TableNormal"/>
    <w:uiPriority w:val="59"/>
    <w:rsid w:val="004049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375428">
      <w:bodyDiv w:val="1"/>
      <w:marLeft w:val="0"/>
      <w:marRight w:val="0"/>
      <w:marTop w:val="0"/>
      <w:marBottom w:val="0"/>
      <w:divBdr>
        <w:top w:val="none" w:sz="0" w:space="0" w:color="auto"/>
        <w:left w:val="none" w:sz="0" w:space="0" w:color="auto"/>
        <w:bottom w:val="none" w:sz="0" w:space="0" w:color="auto"/>
        <w:right w:val="none" w:sz="0" w:space="0" w:color="auto"/>
      </w:divBdr>
    </w:div>
    <w:div w:id="167526797">
      <w:bodyDiv w:val="1"/>
      <w:marLeft w:val="0"/>
      <w:marRight w:val="0"/>
      <w:marTop w:val="0"/>
      <w:marBottom w:val="0"/>
      <w:divBdr>
        <w:top w:val="none" w:sz="0" w:space="0" w:color="auto"/>
        <w:left w:val="none" w:sz="0" w:space="0" w:color="auto"/>
        <w:bottom w:val="none" w:sz="0" w:space="0" w:color="auto"/>
        <w:right w:val="none" w:sz="0" w:space="0" w:color="auto"/>
      </w:divBdr>
    </w:div>
    <w:div w:id="171577992">
      <w:bodyDiv w:val="1"/>
      <w:marLeft w:val="0"/>
      <w:marRight w:val="0"/>
      <w:marTop w:val="0"/>
      <w:marBottom w:val="0"/>
      <w:divBdr>
        <w:top w:val="none" w:sz="0" w:space="0" w:color="auto"/>
        <w:left w:val="none" w:sz="0" w:space="0" w:color="auto"/>
        <w:bottom w:val="none" w:sz="0" w:space="0" w:color="auto"/>
        <w:right w:val="none" w:sz="0" w:space="0" w:color="auto"/>
      </w:divBdr>
    </w:div>
    <w:div w:id="893782210">
      <w:bodyDiv w:val="1"/>
      <w:marLeft w:val="0"/>
      <w:marRight w:val="0"/>
      <w:marTop w:val="0"/>
      <w:marBottom w:val="0"/>
      <w:divBdr>
        <w:top w:val="none" w:sz="0" w:space="0" w:color="auto"/>
        <w:left w:val="none" w:sz="0" w:space="0" w:color="auto"/>
        <w:bottom w:val="none" w:sz="0" w:space="0" w:color="auto"/>
        <w:right w:val="none" w:sz="0" w:space="0" w:color="auto"/>
      </w:divBdr>
    </w:div>
    <w:div w:id="1357199904">
      <w:bodyDiv w:val="1"/>
      <w:marLeft w:val="0"/>
      <w:marRight w:val="0"/>
      <w:marTop w:val="0"/>
      <w:marBottom w:val="0"/>
      <w:divBdr>
        <w:top w:val="none" w:sz="0" w:space="0" w:color="auto"/>
        <w:left w:val="none" w:sz="0" w:space="0" w:color="auto"/>
        <w:bottom w:val="none" w:sz="0" w:space="0" w:color="auto"/>
        <w:right w:val="none" w:sz="0" w:space="0" w:color="auto"/>
      </w:divBdr>
    </w:div>
    <w:div w:id="1876573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7592D1-DC2F-4634-90AA-EE4A859B7D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17</Pages>
  <Words>9094</Words>
  <Characters>51841</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Kosztowny ASC 2023 draft</vt:lpstr>
    </vt:vector>
  </TitlesOfParts>
  <Company/>
  <LinksUpToDate>false</LinksUpToDate>
  <CharactersWithSpaces>60814</CharactersWithSpaces>
  <SharedDoc>false</SharedDoc>
  <HLinks>
    <vt:vector size="6" baseType="variant">
      <vt:variant>
        <vt:i4>4587644</vt:i4>
      </vt:variant>
      <vt:variant>
        <vt:i4>3</vt:i4>
      </vt:variant>
      <vt:variant>
        <vt:i4>0</vt:i4>
      </vt:variant>
      <vt:variant>
        <vt:i4>5</vt:i4>
      </vt:variant>
      <vt:variant>
        <vt:lpwstr>mailto:aderaco@destechpub.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osztowny ASC 2023 draft</dc:title>
  <dc:subject/>
  <dc:creator>Cyrus Kosztowny</dc:creator>
  <cp:keywords/>
  <dc:description/>
  <cp:lastModifiedBy>Kosztowny, Cyrus J. (LARC-D312)</cp:lastModifiedBy>
  <cp:revision>7</cp:revision>
  <cp:lastPrinted>2023-05-21T20:05:00Z</cp:lastPrinted>
  <dcterms:created xsi:type="dcterms:W3CDTF">2023-05-21T19:00:00Z</dcterms:created>
  <dcterms:modified xsi:type="dcterms:W3CDTF">2023-05-21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4f31a1-2aee-34ad-a5f7-c51d0d6af16e</vt:lpwstr>
  </property>
  <property fmtid="{D5CDD505-2E9C-101B-9397-08002B2CF9AE}" pid="4" name="Mendeley Citation Style_1">
    <vt:lpwstr>http://www.zotero.org/styles/aiaa-journal</vt:lpwstr>
  </property>
  <property fmtid="{D5CDD505-2E9C-101B-9397-08002B2CF9AE}" pid="5" name="Mendeley Recent Style Id 0_1">
    <vt:lpwstr>http://www.zotero.org/styles/aiaa-journal</vt:lpwstr>
  </property>
  <property fmtid="{D5CDD505-2E9C-101B-9397-08002B2CF9AE}" pid="6" name="Mendeley Recent Style Name 0_1">
    <vt:lpwstr>AIAA Journal</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nternational-journal-of-non-linear-mechanics</vt:lpwstr>
  </property>
  <property fmtid="{D5CDD505-2E9C-101B-9397-08002B2CF9AE}" pid="20" name="Mendeley Recent Style Name 7_1">
    <vt:lpwstr>International Journal of Non-Linear Mechanics</vt:lpwstr>
  </property>
  <property fmtid="{D5CDD505-2E9C-101B-9397-08002B2CF9AE}" pid="21" name="Mendeley Recent Style Id 8_1">
    <vt:lpwstr>http://www.zotero.org/styles/international-journal-of-solids-and-structures</vt:lpwstr>
  </property>
  <property fmtid="{D5CDD505-2E9C-101B-9397-08002B2CF9AE}" pid="22" name="Mendeley Recent Style Name 8_1">
    <vt:lpwstr>International Journal of Solids and Structures</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